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D9B598" w14:textId="77777777" w:rsidR="00F832C0" w:rsidRDefault="00F832C0" w:rsidP="00F832C0">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 xml:space="preserve">STUDY OF TROPOSPHERIC RADIO REFRACTIVITY OVER OSUBI, SOUTH – SOUTH NIGERIA USING METEOROLOGICAL PARAMETES </w:t>
      </w:r>
    </w:p>
    <w:p w14:paraId="04186EBA" w14:textId="77777777" w:rsidR="00F832C0" w:rsidRDefault="00F832C0" w:rsidP="00F832C0">
      <w:pPr>
        <w:ind w:firstLine="720"/>
        <w:jc w:val="center"/>
        <w:rPr>
          <w:rFonts w:ascii="Monotype Corsiva" w:hAnsi="Monotype Corsiva"/>
          <w:b/>
          <w:color w:val="000000" w:themeColor="text1"/>
          <w:sz w:val="40"/>
          <w:szCs w:val="40"/>
        </w:rPr>
      </w:pPr>
    </w:p>
    <w:p w14:paraId="385C7544" w14:textId="77777777" w:rsidR="00F832C0" w:rsidRPr="004F199F" w:rsidRDefault="00F832C0" w:rsidP="00F832C0">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4E0B852C" w14:textId="77777777" w:rsidR="00F832C0" w:rsidRDefault="00F832C0" w:rsidP="00F832C0">
      <w:pPr>
        <w:ind w:firstLine="720"/>
        <w:jc w:val="center"/>
        <w:rPr>
          <w:rFonts w:ascii="Monotype Corsiva" w:hAnsi="Monotype Corsiva"/>
          <w:b/>
          <w:color w:val="000000" w:themeColor="text1"/>
          <w:sz w:val="40"/>
          <w:szCs w:val="40"/>
        </w:rPr>
      </w:pPr>
    </w:p>
    <w:p w14:paraId="2B00D02A" w14:textId="033E0302" w:rsidR="00F832C0" w:rsidRDefault="00F832C0" w:rsidP="00F832C0">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AMEH UNUBI CONFIDENCE                                 HND/23/SLT/FT/1194</w:t>
      </w:r>
    </w:p>
    <w:p w14:paraId="593E934E" w14:textId="77777777" w:rsidR="00F832C0" w:rsidRPr="000C48A4" w:rsidRDefault="00F832C0" w:rsidP="00F832C0">
      <w:pPr>
        <w:spacing w:after="0" w:line="240" w:lineRule="auto"/>
        <w:jc w:val="both"/>
        <w:rPr>
          <w:rFonts w:ascii="Times New Roman" w:hAnsi="Times New Roman" w:cs="Times New Roman"/>
          <w:b/>
          <w:bCs/>
          <w:sz w:val="24"/>
          <w:szCs w:val="24"/>
        </w:rPr>
      </w:pPr>
    </w:p>
    <w:p w14:paraId="50A5EC14" w14:textId="77777777" w:rsidR="00F832C0" w:rsidRDefault="00F832C0" w:rsidP="00F832C0">
      <w:pPr>
        <w:spacing w:after="0" w:line="240" w:lineRule="auto"/>
        <w:jc w:val="center"/>
        <w:rPr>
          <w:rFonts w:ascii="Times New Roman" w:hAnsi="Times New Roman" w:cs="Times New Roman"/>
          <w:b/>
          <w:bCs/>
          <w:sz w:val="24"/>
          <w:szCs w:val="24"/>
        </w:rPr>
      </w:pPr>
    </w:p>
    <w:p w14:paraId="085EA5D1" w14:textId="77777777" w:rsidR="00F832C0" w:rsidRPr="004F199F" w:rsidRDefault="00F832C0" w:rsidP="00F832C0">
      <w:pPr>
        <w:spacing w:after="0" w:line="240" w:lineRule="auto"/>
        <w:rPr>
          <w:rFonts w:ascii="Eras Light ITC" w:hAnsi="Eras Light ITC"/>
          <w:b/>
          <w:color w:val="000000" w:themeColor="text1"/>
          <w:sz w:val="24"/>
          <w:szCs w:val="24"/>
        </w:rPr>
      </w:pPr>
    </w:p>
    <w:p w14:paraId="320C01A4" w14:textId="77777777" w:rsidR="00F832C0" w:rsidRPr="004F199F" w:rsidRDefault="00F832C0" w:rsidP="00F832C0">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11A7CBB2" w14:textId="77777777" w:rsidR="00F832C0" w:rsidRPr="004F199F" w:rsidRDefault="00F832C0" w:rsidP="00F832C0">
      <w:pPr>
        <w:pStyle w:val="NoSpacing"/>
        <w:jc w:val="center"/>
        <w:rPr>
          <w:rFonts w:ascii="Algerian" w:hAnsi="Algerian"/>
          <w:b/>
          <w:color w:val="000000" w:themeColor="text1"/>
          <w:sz w:val="26"/>
          <w:szCs w:val="28"/>
        </w:rPr>
      </w:pPr>
    </w:p>
    <w:p w14:paraId="6D3E1A58" w14:textId="77777777" w:rsidR="00F832C0" w:rsidRPr="004F199F" w:rsidRDefault="00F832C0" w:rsidP="00F832C0">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02858208" w14:textId="77777777" w:rsidR="00F832C0" w:rsidRPr="004F199F" w:rsidRDefault="00F832C0" w:rsidP="00F832C0">
      <w:pPr>
        <w:spacing w:line="240" w:lineRule="auto"/>
        <w:rPr>
          <w:rFonts w:ascii="Monotype Corsiva" w:hAnsi="Monotype Corsiva" w:cs="Tahoma"/>
          <w:b/>
          <w:color w:val="000000" w:themeColor="text1"/>
          <w:sz w:val="2"/>
        </w:rPr>
      </w:pPr>
    </w:p>
    <w:p w14:paraId="56DA1B49" w14:textId="77777777" w:rsidR="00F832C0" w:rsidRPr="004F199F" w:rsidRDefault="00F832C0" w:rsidP="00F832C0">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0855AA13" w14:textId="77777777" w:rsidR="00F832C0" w:rsidRDefault="00F832C0" w:rsidP="00F832C0"/>
    <w:p w14:paraId="596A4A41" w14:textId="77777777" w:rsidR="00F832C0" w:rsidRDefault="00F832C0" w:rsidP="00F832C0"/>
    <w:p w14:paraId="5DAF9806" w14:textId="77777777" w:rsidR="00F832C0" w:rsidRDefault="00F832C0" w:rsidP="00F832C0"/>
    <w:p w14:paraId="3467F40C" w14:textId="77777777" w:rsidR="00F832C0" w:rsidRDefault="00F832C0" w:rsidP="00F832C0"/>
    <w:p w14:paraId="130A5058" w14:textId="77777777" w:rsidR="00F832C0" w:rsidRDefault="00F832C0" w:rsidP="00F832C0"/>
    <w:p w14:paraId="0DB90D99" w14:textId="77777777" w:rsidR="00F832C0" w:rsidRDefault="00F832C0" w:rsidP="00F832C0"/>
    <w:p w14:paraId="0F4B60F4" w14:textId="77777777" w:rsidR="00F832C0" w:rsidRDefault="00F832C0" w:rsidP="00F832C0"/>
    <w:p w14:paraId="59D33739" w14:textId="77777777" w:rsidR="00F832C0" w:rsidRDefault="00F832C0" w:rsidP="00F832C0"/>
    <w:p w14:paraId="16FA6398" w14:textId="77777777" w:rsidR="00F832C0" w:rsidRDefault="00F832C0" w:rsidP="00F832C0"/>
    <w:p w14:paraId="1ECB888D" w14:textId="77777777" w:rsidR="00F832C0" w:rsidRDefault="00F832C0" w:rsidP="00F832C0">
      <w:pPr>
        <w:jc w:val="center"/>
      </w:pPr>
      <w:r>
        <w:t>i</w:t>
      </w:r>
    </w:p>
    <w:p w14:paraId="44895472" w14:textId="77777777" w:rsidR="005223B9" w:rsidRDefault="005223B9" w:rsidP="00591F2D">
      <w:pPr>
        <w:spacing w:line="276" w:lineRule="auto"/>
        <w:jc w:val="center"/>
        <w:rPr>
          <w:rFonts w:ascii="Times New Roman" w:hAnsi="Times New Roman" w:cs="Times New Roman"/>
          <w:b/>
          <w:color w:val="000000" w:themeColor="text1"/>
          <w:sz w:val="24"/>
          <w:szCs w:val="24"/>
        </w:rPr>
      </w:pPr>
    </w:p>
    <w:p w14:paraId="7031449C" w14:textId="46A8E661" w:rsidR="00591F2D" w:rsidRPr="004F199F" w:rsidRDefault="00591F2D" w:rsidP="00591F2D">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2D21FF39" w14:textId="77777777" w:rsidR="00591F2D" w:rsidRPr="004F199F" w:rsidRDefault="00591F2D" w:rsidP="00591F2D">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D</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0C48EC93" w14:textId="77777777" w:rsidR="00591F2D" w:rsidRPr="004F199F" w:rsidRDefault="00591F2D" w:rsidP="00591F2D">
      <w:pPr>
        <w:spacing w:line="240" w:lineRule="auto"/>
        <w:rPr>
          <w:rFonts w:ascii="Times New Roman" w:hAnsi="Times New Roman" w:cs="Times New Roman"/>
          <w:color w:val="000000" w:themeColor="text1"/>
          <w:sz w:val="24"/>
          <w:szCs w:val="24"/>
        </w:rPr>
      </w:pPr>
    </w:p>
    <w:p w14:paraId="64A88616" w14:textId="77777777" w:rsidR="00591F2D" w:rsidRPr="004F199F" w:rsidRDefault="00591F2D" w:rsidP="00591F2D">
      <w:pPr>
        <w:spacing w:line="240" w:lineRule="auto"/>
        <w:rPr>
          <w:rFonts w:ascii="Times New Roman" w:hAnsi="Times New Roman" w:cs="Times New Roman"/>
          <w:color w:val="000000" w:themeColor="text1"/>
          <w:sz w:val="24"/>
          <w:szCs w:val="24"/>
        </w:rPr>
      </w:pPr>
    </w:p>
    <w:p w14:paraId="302CED29" w14:textId="77777777" w:rsidR="00591F2D" w:rsidRPr="004F199F" w:rsidRDefault="00591F2D" w:rsidP="00591F2D">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4692F857" w14:textId="77777777" w:rsidR="00591F2D" w:rsidRPr="004F199F" w:rsidRDefault="00591F2D" w:rsidP="00591F2D">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B.B</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0F4DEF29" w14:textId="77777777" w:rsidR="00591F2D" w:rsidRPr="004F199F" w:rsidRDefault="00591F2D" w:rsidP="00591F2D">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3BDCAB4C" w14:textId="77777777" w:rsidR="00591F2D" w:rsidRPr="004F199F" w:rsidRDefault="00591F2D" w:rsidP="00591F2D">
      <w:pPr>
        <w:spacing w:after="0" w:line="240" w:lineRule="auto"/>
        <w:rPr>
          <w:rFonts w:ascii="Times New Roman" w:hAnsi="Times New Roman" w:cs="Times New Roman"/>
          <w:i/>
          <w:color w:val="000000" w:themeColor="text1"/>
          <w:sz w:val="24"/>
          <w:szCs w:val="24"/>
        </w:rPr>
      </w:pPr>
    </w:p>
    <w:p w14:paraId="1BA44D51" w14:textId="77777777" w:rsidR="00591F2D" w:rsidRPr="004F199F" w:rsidRDefault="00591F2D" w:rsidP="00591F2D">
      <w:pPr>
        <w:spacing w:after="0" w:line="240" w:lineRule="auto"/>
        <w:rPr>
          <w:rFonts w:ascii="Times New Roman" w:hAnsi="Times New Roman" w:cs="Times New Roman"/>
          <w:i/>
          <w:color w:val="000000" w:themeColor="text1"/>
          <w:sz w:val="24"/>
          <w:szCs w:val="24"/>
        </w:rPr>
      </w:pPr>
    </w:p>
    <w:p w14:paraId="0936D394" w14:textId="77777777" w:rsidR="00591F2D" w:rsidRPr="004F199F" w:rsidRDefault="00591F2D" w:rsidP="00591F2D">
      <w:pPr>
        <w:spacing w:after="0" w:line="240" w:lineRule="auto"/>
        <w:rPr>
          <w:rFonts w:ascii="Times New Roman" w:hAnsi="Times New Roman" w:cs="Times New Roman"/>
          <w:i/>
          <w:color w:val="000000" w:themeColor="text1"/>
          <w:sz w:val="24"/>
          <w:szCs w:val="24"/>
        </w:rPr>
      </w:pPr>
    </w:p>
    <w:p w14:paraId="175F7C41" w14:textId="77777777" w:rsidR="00591F2D" w:rsidRPr="004F199F" w:rsidRDefault="00591F2D" w:rsidP="00591F2D">
      <w:pPr>
        <w:spacing w:after="0" w:line="240" w:lineRule="auto"/>
        <w:rPr>
          <w:rFonts w:ascii="Times New Roman" w:hAnsi="Times New Roman" w:cs="Times New Roman"/>
          <w:b/>
          <w:color w:val="000000" w:themeColor="text1"/>
          <w:sz w:val="24"/>
          <w:szCs w:val="24"/>
        </w:rPr>
      </w:pPr>
    </w:p>
    <w:p w14:paraId="452E98E3" w14:textId="77777777" w:rsidR="00591F2D" w:rsidRPr="004F199F" w:rsidRDefault="00591F2D" w:rsidP="00591F2D">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27AC1D0D" w14:textId="77777777" w:rsidR="00591F2D" w:rsidRPr="004F199F" w:rsidRDefault="00591F2D" w:rsidP="00591F2D">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Mr. Salahu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10E3345F" w14:textId="77777777" w:rsidR="00591F2D" w:rsidRPr="004F199F" w:rsidRDefault="00591F2D" w:rsidP="00591F2D">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775CE046" w14:textId="77777777" w:rsidR="00591F2D" w:rsidRPr="004F199F" w:rsidRDefault="00591F2D" w:rsidP="00591F2D">
      <w:pPr>
        <w:spacing w:after="0" w:line="240" w:lineRule="auto"/>
        <w:rPr>
          <w:rFonts w:ascii="Times New Roman" w:hAnsi="Times New Roman" w:cs="Times New Roman"/>
          <w:color w:val="000000" w:themeColor="text1"/>
          <w:sz w:val="24"/>
          <w:szCs w:val="24"/>
        </w:rPr>
      </w:pPr>
    </w:p>
    <w:p w14:paraId="4114CD5F" w14:textId="77777777" w:rsidR="00591F2D" w:rsidRPr="004F199F" w:rsidRDefault="00591F2D" w:rsidP="00591F2D">
      <w:pPr>
        <w:spacing w:after="0" w:line="240" w:lineRule="auto"/>
        <w:rPr>
          <w:rFonts w:ascii="Times New Roman" w:hAnsi="Times New Roman" w:cs="Times New Roman"/>
          <w:color w:val="000000" w:themeColor="text1"/>
          <w:sz w:val="24"/>
          <w:szCs w:val="24"/>
        </w:rPr>
      </w:pPr>
    </w:p>
    <w:p w14:paraId="56179DBC" w14:textId="77777777" w:rsidR="00591F2D" w:rsidRPr="004F199F" w:rsidRDefault="00591F2D" w:rsidP="00591F2D">
      <w:pPr>
        <w:spacing w:after="0" w:line="240" w:lineRule="auto"/>
        <w:rPr>
          <w:rFonts w:ascii="Times New Roman" w:hAnsi="Times New Roman" w:cs="Times New Roman"/>
          <w:color w:val="000000" w:themeColor="text1"/>
          <w:sz w:val="24"/>
          <w:szCs w:val="24"/>
        </w:rPr>
      </w:pPr>
    </w:p>
    <w:p w14:paraId="630B2889" w14:textId="77777777" w:rsidR="00591F2D" w:rsidRPr="004F199F" w:rsidRDefault="00591F2D" w:rsidP="00591F2D">
      <w:pPr>
        <w:spacing w:after="0" w:line="240" w:lineRule="auto"/>
        <w:rPr>
          <w:rFonts w:ascii="Times New Roman" w:hAnsi="Times New Roman" w:cs="Times New Roman"/>
          <w:color w:val="000000" w:themeColor="text1"/>
          <w:sz w:val="24"/>
          <w:szCs w:val="24"/>
        </w:rPr>
      </w:pPr>
    </w:p>
    <w:p w14:paraId="3E1EF78C" w14:textId="77777777" w:rsidR="00591F2D" w:rsidRPr="004F199F" w:rsidRDefault="00591F2D" w:rsidP="00591F2D">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450B7F4A" w14:textId="77777777" w:rsidR="00591F2D" w:rsidRPr="004F199F" w:rsidRDefault="00591F2D" w:rsidP="00591F2D">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651F1405" w14:textId="77777777" w:rsidR="00591F2D" w:rsidRPr="004F199F" w:rsidRDefault="00591F2D" w:rsidP="00591F2D">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744FF15C" w14:textId="77777777" w:rsidR="00591F2D" w:rsidRPr="004F199F" w:rsidRDefault="00591F2D" w:rsidP="00591F2D">
      <w:pPr>
        <w:spacing w:after="0" w:line="240" w:lineRule="auto"/>
        <w:rPr>
          <w:rFonts w:ascii="Times New Roman" w:hAnsi="Times New Roman" w:cs="Times New Roman"/>
          <w:i/>
          <w:color w:val="000000" w:themeColor="text1"/>
          <w:sz w:val="24"/>
          <w:szCs w:val="24"/>
        </w:rPr>
      </w:pPr>
    </w:p>
    <w:p w14:paraId="39EB45B1" w14:textId="77777777" w:rsidR="00591F2D" w:rsidRPr="004F199F" w:rsidRDefault="00591F2D" w:rsidP="00591F2D">
      <w:pPr>
        <w:spacing w:after="0" w:line="240" w:lineRule="auto"/>
        <w:rPr>
          <w:rFonts w:ascii="Times New Roman" w:hAnsi="Times New Roman" w:cs="Times New Roman"/>
          <w:i/>
          <w:color w:val="000000" w:themeColor="text1"/>
          <w:sz w:val="24"/>
          <w:szCs w:val="24"/>
        </w:rPr>
      </w:pPr>
    </w:p>
    <w:p w14:paraId="11DD671A" w14:textId="77777777" w:rsidR="00591F2D" w:rsidRPr="004F199F" w:rsidRDefault="00591F2D" w:rsidP="00591F2D">
      <w:pPr>
        <w:spacing w:after="0" w:line="240" w:lineRule="auto"/>
        <w:rPr>
          <w:rFonts w:ascii="Times New Roman" w:hAnsi="Times New Roman" w:cs="Times New Roman"/>
          <w:i/>
          <w:color w:val="000000" w:themeColor="text1"/>
          <w:sz w:val="24"/>
          <w:szCs w:val="24"/>
        </w:rPr>
      </w:pPr>
    </w:p>
    <w:p w14:paraId="75C91514" w14:textId="77777777" w:rsidR="00591F2D" w:rsidRPr="004F199F" w:rsidRDefault="00591F2D" w:rsidP="00591F2D">
      <w:pPr>
        <w:spacing w:after="0" w:line="240" w:lineRule="auto"/>
        <w:rPr>
          <w:rFonts w:ascii="Times New Roman" w:hAnsi="Times New Roman" w:cs="Times New Roman"/>
          <w:i/>
          <w:color w:val="000000" w:themeColor="text1"/>
          <w:sz w:val="24"/>
          <w:szCs w:val="24"/>
        </w:rPr>
      </w:pPr>
    </w:p>
    <w:p w14:paraId="3E3A88CB" w14:textId="77777777" w:rsidR="00591F2D" w:rsidRPr="004F199F" w:rsidRDefault="00591F2D" w:rsidP="00591F2D">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669E9635" w14:textId="77777777" w:rsidR="00591F2D" w:rsidRPr="004F199F" w:rsidRDefault="00591F2D" w:rsidP="00591F2D">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6CF54D83" w14:textId="77777777" w:rsidR="00591F2D" w:rsidRDefault="00591F2D" w:rsidP="00591F2D">
      <w:pPr>
        <w:tabs>
          <w:tab w:val="left" w:pos="5600"/>
        </w:tabs>
        <w:rPr>
          <w:b/>
          <w:sz w:val="28"/>
          <w:szCs w:val="28"/>
        </w:rPr>
      </w:pPr>
    </w:p>
    <w:p w14:paraId="19AB87C3" w14:textId="77777777" w:rsidR="00591F2D" w:rsidRDefault="00591F2D" w:rsidP="00591F2D">
      <w:pPr>
        <w:tabs>
          <w:tab w:val="left" w:pos="5600"/>
        </w:tabs>
        <w:rPr>
          <w:b/>
          <w:sz w:val="28"/>
          <w:szCs w:val="28"/>
        </w:rPr>
      </w:pPr>
    </w:p>
    <w:p w14:paraId="64841057" w14:textId="77777777" w:rsidR="00591F2D" w:rsidRDefault="00591F2D" w:rsidP="00591F2D">
      <w:pPr>
        <w:tabs>
          <w:tab w:val="left" w:pos="5600"/>
        </w:tabs>
        <w:rPr>
          <w:b/>
          <w:sz w:val="28"/>
          <w:szCs w:val="28"/>
        </w:rPr>
      </w:pPr>
    </w:p>
    <w:p w14:paraId="3973C4E7" w14:textId="77777777" w:rsidR="00591F2D" w:rsidRDefault="00591F2D" w:rsidP="00591F2D">
      <w:pPr>
        <w:tabs>
          <w:tab w:val="left" w:pos="5600"/>
        </w:tabs>
        <w:rPr>
          <w:b/>
          <w:sz w:val="28"/>
          <w:szCs w:val="28"/>
        </w:rPr>
      </w:pPr>
    </w:p>
    <w:p w14:paraId="2955AFF4" w14:textId="77777777" w:rsidR="00591F2D" w:rsidRDefault="00591F2D" w:rsidP="00591F2D">
      <w:pPr>
        <w:tabs>
          <w:tab w:val="left" w:pos="5600"/>
        </w:tabs>
        <w:rPr>
          <w:b/>
          <w:sz w:val="28"/>
          <w:szCs w:val="28"/>
        </w:rPr>
      </w:pPr>
    </w:p>
    <w:p w14:paraId="574BFBE8" w14:textId="77777777" w:rsidR="00591F2D" w:rsidRPr="00386B6D" w:rsidRDefault="00591F2D" w:rsidP="00591F2D">
      <w:pPr>
        <w:spacing w:after="0" w:line="360" w:lineRule="auto"/>
        <w:jc w:val="center"/>
        <w:rPr>
          <w:rFonts w:ascii="Times New Roman" w:hAnsi="Times New Roman" w:cs="Times New Roman"/>
          <w:bCs/>
          <w:color w:val="000000" w:themeColor="text1"/>
          <w:sz w:val="20"/>
          <w:szCs w:val="20"/>
        </w:rPr>
      </w:pPr>
      <w:r w:rsidRPr="00386B6D">
        <w:rPr>
          <w:rFonts w:ascii="Times New Roman" w:hAnsi="Times New Roman" w:cs="Times New Roman"/>
          <w:bCs/>
          <w:color w:val="000000" w:themeColor="text1"/>
          <w:sz w:val="20"/>
          <w:szCs w:val="20"/>
        </w:rPr>
        <w:t>ii</w:t>
      </w:r>
    </w:p>
    <w:p w14:paraId="7E79F464" w14:textId="77777777" w:rsidR="00591F2D" w:rsidRDefault="00591F2D" w:rsidP="00F832C0">
      <w:pPr>
        <w:jc w:val="center"/>
        <w:rPr>
          <w:b/>
          <w:sz w:val="28"/>
          <w:szCs w:val="28"/>
        </w:rPr>
      </w:pPr>
    </w:p>
    <w:p w14:paraId="014243E5" w14:textId="41E80E50" w:rsidR="00F832C0" w:rsidRPr="00413939" w:rsidRDefault="00F832C0" w:rsidP="00F832C0">
      <w:pPr>
        <w:jc w:val="center"/>
        <w:rPr>
          <w:b/>
          <w:sz w:val="28"/>
          <w:szCs w:val="28"/>
        </w:rPr>
      </w:pPr>
      <w:r w:rsidRPr="00413939">
        <w:rPr>
          <w:b/>
          <w:sz w:val="28"/>
          <w:szCs w:val="28"/>
        </w:rPr>
        <w:t>DEDICATION</w:t>
      </w:r>
    </w:p>
    <w:p w14:paraId="66336448" w14:textId="77777777" w:rsidR="00F832C0" w:rsidRPr="00413939" w:rsidRDefault="00F832C0" w:rsidP="00F832C0">
      <w:pPr>
        <w:rPr>
          <w:bCs/>
          <w:sz w:val="24"/>
          <w:szCs w:val="24"/>
        </w:rPr>
      </w:pPr>
      <w:bookmarkStart w:id="3" w:name="_Hlk172645700"/>
      <w:r w:rsidRPr="00413939">
        <w:rPr>
          <w:bCs/>
          <w:sz w:val="24"/>
          <w:szCs w:val="24"/>
        </w:rPr>
        <w:t xml:space="preserve">This work is dedicated to Almighty God, for his infinite mercy and Grace. Our utmost appreciation goes to our parents for their parental support all through the course of our academic pursuit. </w:t>
      </w:r>
      <w:r>
        <w:rPr>
          <w:bCs/>
          <w:sz w:val="24"/>
          <w:szCs w:val="24"/>
        </w:rPr>
        <w:t>God</w:t>
      </w:r>
      <w:r w:rsidRPr="00413939">
        <w:rPr>
          <w:bCs/>
          <w:sz w:val="24"/>
          <w:szCs w:val="24"/>
        </w:rPr>
        <w:t xml:space="preserve"> bless you all</w:t>
      </w:r>
      <w:bookmarkEnd w:id="3"/>
    </w:p>
    <w:p w14:paraId="5C9B11EC" w14:textId="77777777" w:rsidR="00F832C0" w:rsidRDefault="00F832C0" w:rsidP="00F832C0">
      <w:pPr>
        <w:tabs>
          <w:tab w:val="left" w:pos="5600"/>
        </w:tabs>
        <w:rPr>
          <w:b/>
          <w:sz w:val="28"/>
          <w:szCs w:val="28"/>
        </w:rPr>
      </w:pPr>
    </w:p>
    <w:p w14:paraId="440B6207" w14:textId="77777777" w:rsidR="00F832C0" w:rsidRDefault="00F832C0" w:rsidP="00F832C0">
      <w:pPr>
        <w:tabs>
          <w:tab w:val="left" w:pos="5600"/>
        </w:tabs>
        <w:rPr>
          <w:b/>
          <w:sz w:val="28"/>
          <w:szCs w:val="28"/>
        </w:rPr>
      </w:pPr>
    </w:p>
    <w:p w14:paraId="03BC717A" w14:textId="77777777" w:rsidR="00F832C0" w:rsidRDefault="00F832C0" w:rsidP="00F832C0">
      <w:pPr>
        <w:tabs>
          <w:tab w:val="left" w:pos="5600"/>
        </w:tabs>
        <w:rPr>
          <w:b/>
          <w:sz w:val="28"/>
          <w:szCs w:val="28"/>
        </w:rPr>
      </w:pPr>
    </w:p>
    <w:p w14:paraId="6F59FB02" w14:textId="77777777" w:rsidR="00F832C0" w:rsidRDefault="00F832C0" w:rsidP="00F832C0">
      <w:pPr>
        <w:tabs>
          <w:tab w:val="left" w:pos="5600"/>
        </w:tabs>
        <w:rPr>
          <w:b/>
          <w:sz w:val="28"/>
          <w:szCs w:val="28"/>
        </w:rPr>
      </w:pPr>
    </w:p>
    <w:p w14:paraId="69FF6393" w14:textId="77777777" w:rsidR="00F832C0" w:rsidRDefault="00F832C0" w:rsidP="00F832C0">
      <w:pPr>
        <w:tabs>
          <w:tab w:val="left" w:pos="5600"/>
        </w:tabs>
        <w:rPr>
          <w:b/>
          <w:sz w:val="28"/>
          <w:szCs w:val="28"/>
        </w:rPr>
      </w:pPr>
    </w:p>
    <w:p w14:paraId="059BF551" w14:textId="77777777" w:rsidR="00F832C0" w:rsidRDefault="00F832C0" w:rsidP="00F832C0">
      <w:pPr>
        <w:tabs>
          <w:tab w:val="left" w:pos="5600"/>
        </w:tabs>
        <w:rPr>
          <w:b/>
          <w:sz w:val="28"/>
          <w:szCs w:val="28"/>
        </w:rPr>
      </w:pPr>
    </w:p>
    <w:p w14:paraId="4B1EE204" w14:textId="77777777" w:rsidR="00F832C0" w:rsidRDefault="00F832C0" w:rsidP="00F832C0">
      <w:pPr>
        <w:tabs>
          <w:tab w:val="left" w:pos="5600"/>
        </w:tabs>
        <w:rPr>
          <w:b/>
          <w:sz w:val="28"/>
          <w:szCs w:val="28"/>
        </w:rPr>
      </w:pPr>
    </w:p>
    <w:p w14:paraId="7AD19921" w14:textId="77777777" w:rsidR="00F832C0" w:rsidRDefault="00F832C0" w:rsidP="00F832C0">
      <w:pPr>
        <w:tabs>
          <w:tab w:val="left" w:pos="5600"/>
        </w:tabs>
        <w:rPr>
          <w:b/>
          <w:sz w:val="28"/>
          <w:szCs w:val="28"/>
        </w:rPr>
      </w:pPr>
    </w:p>
    <w:p w14:paraId="55EC737C" w14:textId="77777777" w:rsidR="00F832C0" w:rsidRDefault="00F832C0" w:rsidP="00F832C0">
      <w:pPr>
        <w:tabs>
          <w:tab w:val="left" w:pos="5600"/>
        </w:tabs>
        <w:rPr>
          <w:b/>
          <w:sz w:val="28"/>
          <w:szCs w:val="28"/>
        </w:rPr>
      </w:pPr>
    </w:p>
    <w:p w14:paraId="6B17367C" w14:textId="77777777" w:rsidR="00F832C0" w:rsidRDefault="00F832C0" w:rsidP="00F832C0">
      <w:pPr>
        <w:tabs>
          <w:tab w:val="left" w:pos="5600"/>
        </w:tabs>
        <w:rPr>
          <w:b/>
          <w:sz w:val="28"/>
          <w:szCs w:val="28"/>
        </w:rPr>
      </w:pPr>
    </w:p>
    <w:p w14:paraId="74921619" w14:textId="77777777" w:rsidR="00F832C0" w:rsidRDefault="00F832C0" w:rsidP="00F832C0">
      <w:pPr>
        <w:tabs>
          <w:tab w:val="left" w:pos="5600"/>
        </w:tabs>
        <w:rPr>
          <w:b/>
          <w:sz w:val="28"/>
          <w:szCs w:val="28"/>
        </w:rPr>
      </w:pPr>
    </w:p>
    <w:p w14:paraId="2366C262" w14:textId="77777777" w:rsidR="00F832C0" w:rsidRDefault="00F832C0" w:rsidP="00F832C0">
      <w:pPr>
        <w:tabs>
          <w:tab w:val="left" w:pos="5600"/>
        </w:tabs>
        <w:rPr>
          <w:b/>
          <w:sz w:val="28"/>
          <w:szCs w:val="28"/>
        </w:rPr>
      </w:pPr>
    </w:p>
    <w:p w14:paraId="383BE279" w14:textId="77777777" w:rsidR="00F832C0" w:rsidRDefault="00F832C0" w:rsidP="00F832C0">
      <w:pPr>
        <w:tabs>
          <w:tab w:val="left" w:pos="5600"/>
        </w:tabs>
        <w:rPr>
          <w:b/>
          <w:sz w:val="28"/>
          <w:szCs w:val="28"/>
        </w:rPr>
      </w:pPr>
    </w:p>
    <w:p w14:paraId="6C6C10A0" w14:textId="77777777" w:rsidR="00F832C0" w:rsidRDefault="00F832C0" w:rsidP="00F832C0">
      <w:pPr>
        <w:tabs>
          <w:tab w:val="left" w:pos="5600"/>
        </w:tabs>
        <w:rPr>
          <w:b/>
          <w:sz w:val="28"/>
          <w:szCs w:val="28"/>
        </w:rPr>
      </w:pPr>
    </w:p>
    <w:p w14:paraId="08C6ADB5" w14:textId="77777777" w:rsidR="00F832C0" w:rsidRDefault="00F832C0" w:rsidP="00F832C0">
      <w:pPr>
        <w:tabs>
          <w:tab w:val="left" w:pos="5600"/>
        </w:tabs>
        <w:rPr>
          <w:b/>
          <w:sz w:val="28"/>
          <w:szCs w:val="28"/>
        </w:rPr>
      </w:pPr>
    </w:p>
    <w:p w14:paraId="4902BBAA" w14:textId="77777777" w:rsidR="00F832C0" w:rsidRDefault="00F832C0" w:rsidP="00F832C0">
      <w:pPr>
        <w:tabs>
          <w:tab w:val="left" w:pos="5600"/>
        </w:tabs>
        <w:rPr>
          <w:b/>
          <w:sz w:val="28"/>
          <w:szCs w:val="28"/>
        </w:rPr>
      </w:pPr>
    </w:p>
    <w:p w14:paraId="08E64A78" w14:textId="77777777" w:rsidR="00F832C0" w:rsidRDefault="00F832C0" w:rsidP="00F832C0">
      <w:pPr>
        <w:tabs>
          <w:tab w:val="left" w:pos="5600"/>
        </w:tabs>
        <w:rPr>
          <w:b/>
          <w:sz w:val="28"/>
          <w:szCs w:val="28"/>
        </w:rPr>
      </w:pPr>
    </w:p>
    <w:p w14:paraId="05C38BAE" w14:textId="77777777" w:rsidR="00F832C0" w:rsidRDefault="00F832C0" w:rsidP="00F832C0">
      <w:pPr>
        <w:tabs>
          <w:tab w:val="left" w:pos="5600"/>
        </w:tabs>
        <w:rPr>
          <w:b/>
          <w:sz w:val="28"/>
          <w:szCs w:val="28"/>
        </w:rPr>
      </w:pPr>
    </w:p>
    <w:p w14:paraId="39D23A86" w14:textId="77777777" w:rsidR="00F832C0" w:rsidRDefault="00F832C0" w:rsidP="00F832C0">
      <w:pPr>
        <w:tabs>
          <w:tab w:val="left" w:pos="5600"/>
        </w:tabs>
        <w:rPr>
          <w:b/>
          <w:sz w:val="28"/>
          <w:szCs w:val="28"/>
        </w:rPr>
      </w:pPr>
    </w:p>
    <w:p w14:paraId="025F69D4" w14:textId="36A21E6C" w:rsidR="00F832C0" w:rsidRDefault="00591F2D" w:rsidP="00591F2D">
      <w:pPr>
        <w:tabs>
          <w:tab w:val="left" w:pos="5600"/>
        </w:tabs>
        <w:jc w:val="center"/>
        <w:rPr>
          <w:bCs/>
          <w:sz w:val="20"/>
          <w:szCs w:val="20"/>
        </w:rPr>
      </w:pPr>
      <w:r w:rsidRPr="000A1A98">
        <w:rPr>
          <w:bCs/>
          <w:sz w:val="20"/>
          <w:szCs w:val="20"/>
        </w:rPr>
        <w:t>I</w:t>
      </w:r>
      <w:r w:rsidR="00F832C0" w:rsidRPr="000A1A98">
        <w:rPr>
          <w:bCs/>
          <w:sz w:val="20"/>
          <w:szCs w:val="20"/>
        </w:rPr>
        <w:t>i</w:t>
      </w:r>
      <w:r>
        <w:rPr>
          <w:bCs/>
          <w:sz w:val="20"/>
          <w:szCs w:val="20"/>
        </w:rPr>
        <w:t>i</w:t>
      </w:r>
    </w:p>
    <w:p w14:paraId="1BF09D1F" w14:textId="77777777" w:rsidR="00591F2D" w:rsidRDefault="00591F2D" w:rsidP="00591F2D">
      <w:pPr>
        <w:tabs>
          <w:tab w:val="left" w:pos="5600"/>
        </w:tabs>
        <w:jc w:val="center"/>
        <w:rPr>
          <w:bCs/>
          <w:sz w:val="20"/>
          <w:szCs w:val="20"/>
        </w:rPr>
      </w:pPr>
    </w:p>
    <w:p w14:paraId="375C6BE0" w14:textId="77777777" w:rsidR="00591F2D" w:rsidRPr="00591F2D" w:rsidRDefault="00591F2D" w:rsidP="00591F2D">
      <w:pPr>
        <w:tabs>
          <w:tab w:val="left" w:pos="5600"/>
        </w:tabs>
        <w:jc w:val="center"/>
        <w:rPr>
          <w:bCs/>
          <w:sz w:val="20"/>
          <w:szCs w:val="20"/>
        </w:rPr>
      </w:pPr>
    </w:p>
    <w:p w14:paraId="216BA968" w14:textId="77777777" w:rsidR="00F832C0" w:rsidRPr="004F199F" w:rsidRDefault="00F832C0" w:rsidP="00F832C0">
      <w:pPr>
        <w:jc w:val="center"/>
        <w:rPr>
          <w:rFonts w:ascii="Times New Roman" w:hAnsi="Times New Roman" w:cs="Times New Roman"/>
          <w:b/>
          <w:color w:val="000000" w:themeColor="text1"/>
          <w:sz w:val="24"/>
          <w:szCs w:val="24"/>
        </w:rPr>
      </w:pPr>
      <w:bookmarkStart w:id="4" w:name="_Hlk146530912"/>
      <w:r w:rsidRPr="004F199F">
        <w:rPr>
          <w:rFonts w:ascii="Times New Roman" w:hAnsi="Times New Roman" w:cs="Times New Roman"/>
          <w:b/>
          <w:color w:val="000000" w:themeColor="text1"/>
          <w:sz w:val="24"/>
          <w:szCs w:val="24"/>
        </w:rPr>
        <w:t>ACKNOWLEDGEMENT</w:t>
      </w:r>
    </w:p>
    <w:bookmarkEnd w:id="4"/>
    <w:p w14:paraId="121673E1" w14:textId="60963A3A" w:rsidR="00F832C0" w:rsidRPr="00ED2859" w:rsidRDefault="00F832C0" w:rsidP="00F832C0">
      <w:pPr>
        <w:tabs>
          <w:tab w:val="left" w:pos="5600"/>
        </w:tabs>
        <w:rPr>
          <w:rFonts w:ascii="Times New Roman" w:hAnsi="Times New Roman"/>
          <w:sz w:val="24"/>
          <w:szCs w:val="24"/>
        </w:rPr>
      </w:pPr>
      <w:r w:rsidRPr="00F832C0">
        <w:rPr>
          <w:rFonts w:ascii="Times New Roman" w:hAnsi="Times New Roman"/>
          <w:sz w:val="24"/>
          <w:szCs w:val="24"/>
        </w:rPr>
        <w:t>I thank the Lord Almighty for making me able to complete this project. I also want to use this medium to thank my parent late PRINCE AMEH GODWIN and the sweetened mummy on earth AMEH CELINA who serve as source of my fortune on the surface of the earth and  my lovely Brother AMEH ATTAH,  and all others family relatives especially my great uncle AMEH EMMANUEL, and my lovely sister &amp; her husband Jonathan numerous to mention who have contributed in one way or the other to successfully completion of my program, my sincere gratitude goes to my supervisor in the person DR IBRAHIM B</w:t>
      </w:r>
      <w:r>
        <w:rPr>
          <w:rFonts w:ascii="Times New Roman" w:hAnsi="Times New Roman"/>
          <w:sz w:val="24"/>
          <w:szCs w:val="24"/>
        </w:rPr>
        <w:t>.</w:t>
      </w:r>
      <w:r w:rsidRPr="00F832C0">
        <w:rPr>
          <w:rFonts w:ascii="Times New Roman" w:hAnsi="Times New Roman"/>
          <w:sz w:val="24"/>
          <w:szCs w:val="24"/>
        </w:rPr>
        <w:t>B for he support during this project, I pray you would continue to grow in knowledge and understanding ( Amen).</w:t>
      </w:r>
      <w:r>
        <w:rPr>
          <w:rFonts w:ascii="Times New Roman" w:hAnsi="Times New Roman"/>
          <w:sz w:val="24"/>
          <w:szCs w:val="24"/>
        </w:rPr>
        <w:t xml:space="preserve"> </w:t>
      </w:r>
      <w:r w:rsidRPr="00F832C0">
        <w:rPr>
          <w:rFonts w:ascii="Times New Roman" w:hAnsi="Times New Roman"/>
          <w:sz w:val="24"/>
          <w:szCs w:val="24"/>
        </w:rPr>
        <w:t>THANK YOU ALL AND GOD BLESSINGS.</w:t>
      </w:r>
    </w:p>
    <w:p w14:paraId="026842A1" w14:textId="77777777" w:rsidR="00F832C0" w:rsidRDefault="00F832C0" w:rsidP="00F832C0">
      <w:pPr>
        <w:tabs>
          <w:tab w:val="left" w:pos="5600"/>
        </w:tabs>
        <w:rPr>
          <w:b/>
          <w:sz w:val="28"/>
          <w:szCs w:val="28"/>
        </w:rPr>
      </w:pPr>
    </w:p>
    <w:p w14:paraId="74D0BD54" w14:textId="77777777" w:rsidR="00F832C0" w:rsidRDefault="00F832C0" w:rsidP="00F832C0">
      <w:pPr>
        <w:tabs>
          <w:tab w:val="left" w:pos="5600"/>
        </w:tabs>
        <w:rPr>
          <w:b/>
          <w:sz w:val="28"/>
          <w:szCs w:val="28"/>
        </w:rPr>
      </w:pPr>
    </w:p>
    <w:p w14:paraId="06FC2B1E" w14:textId="77777777" w:rsidR="00F832C0" w:rsidRDefault="00F832C0" w:rsidP="00F832C0">
      <w:pPr>
        <w:tabs>
          <w:tab w:val="left" w:pos="5600"/>
        </w:tabs>
        <w:rPr>
          <w:b/>
          <w:sz w:val="28"/>
          <w:szCs w:val="28"/>
        </w:rPr>
      </w:pPr>
    </w:p>
    <w:p w14:paraId="130EE229" w14:textId="77777777" w:rsidR="00F832C0" w:rsidRDefault="00F832C0" w:rsidP="00F832C0">
      <w:pPr>
        <w:rPr>
          <w:bCs/>
          <w:sz w:val="20"/>
          <w:szCs w:val="20"/>
        </w:rPr>
      </w:pPr>
    </w:p>
    <w:p w14:paraId="3D070494" w14:textId="77777777" w:rsidR="00F832C0" w:rsidRDefault="00F832C0" w:rsidP="00F832C0">
      <w:pPr>
        <w:rPr>
          <w:bCs/>
          <w:sz w:val="20"/>
          <w:szCs w:val="20"/>
        </w:rPr>
      </w:pPr>
    </w:p>
    <w:p w14:paraId="514778C2" w14:textId="77777777" w:rsidR="00F832C0" w:rsidRDefault="00F832C0" w:rsidP="00F832C0">
      <w:pPr>
        <w:jc w:val="center"/>
        <w:rPr>
          <w:bCs/>
          <w:sz w:val="20"/>
          <w:szCs w:val="20"/>
        </w:rPr>
      </w:pPr>
    </w:p>
    <w:p w14:paraId="3DF07FE5" w14:textId="77777777" w:rsidR="00F832C0" w:rsidRDefault="00F832C0" w:rsidP="00F832C0">
      <w:pPr>
        <w:jc w:val="center"/>
        <w:rPr>
          <w:bCs/>
          <w:sz w:val="20"/>
          <w:szCs w:val="20"/>
        </w:rPr>
      </w:pPr>
    </w:p>
    <w:p w14:paraId="4E6750BA" w14:textId="77777777" w:rsidR="00F832C0" w:rsidRDefault="00F832C0" w:rsidP="00F832C0">
      <w:pPr>
        <w:jc w:val="center"/>
        <w:rPr>
          <w:bCs/>
          <w:sz w:val="20"/>
          <w:szCs w:val="20"/>
        </w:rPr>
      </w:pPr>
    </w:p>
    <w:p w14:paraId="2BA2ED08" w14:textId="77777777" w:rsidR="00F832C0" w:rsidRDefault="00F832C0" w:rsidP="00F832C0">
      <w:pPr>
        <w:jc w:val="center"/>
        <w:rPr>
          <w:bCs/>
          <w:sz w:val="20"/>
          <w:szCs w:val="20"/>
        </w:rPr>
      </w:pPr>
    </w:p>
    <w:p w14:paraId="600E4ECE" w14:textId="77777777" w:rsidR="00F832C0" w:rsidRDefault="00F832C0" w:rsidP="00F832C0">
      <w:pPr>
        <w:jc w:val="center"/>
        <w:rPr>
          <w:bCs/>
          <w:sz w:val="20"/>
          <w:szCs w:val="20"/>
        </w:rPr>
      </w:pPr>
    </w:p>
    <w:p w14:paraId="250FCA2D" w14:textId="77777777" w:rsidR="00F832C0" w:rsidRDefault="00F832C0" w:rsidP="00F832C0">
      <w:pPr>
        <w:jc w:val="center"/>
        <w:rPr>
          <w:bCs/>
          <w:sz w:val="20"/>
          <w:szCs w:val="20"/>
        </w:rPr>
      </w:pPr>
    </w:p>
    <w:p w14:paraId="4DCEBD33" w14:textId="77777777" w:rsidR="00F832C0" w:rsidRDefault="00F832C0" w:rsidP="00F832C0">
      <w:pPr>
        <w:jc w:val="center"/>
        <w:rPr>
          <w:bCs/>
          <w:sz w:val="20"/>
          <w:szCs w:val="20"/>
        </w:rPr>
      </w:pPr>
    </w:p>
    <w:p w14:paraId="39C57FAE" w14:textId="77777777" w:rsidR="00F832C0" w:rsidRDefault="00F832C0" w:rsidP="00F832C0">
      <w:pPr>
        <w:jc w:val="center"/>
        <w:rPr>
          <w:bCs/>
          <w:sz w:val="20"/>
          <w:szCs w:val="20"/>
        </w:rPr>
      </w:pPr>
    </w:p>
    <w:p w14:paraId="2BB8CE72" w14:textId="77777777" w:rsidR="00F832C0" w:rsidRDefault="00F832C0" w:rsidP="00F832C0">
      <w:pPr>
        <w:jc w:val="center"/>
        <w:rPr>
          <w:bCs/>
          <w:sz w:val="20"/>
          <w:szCs w:val="20"/>
        </w:rPr>
      </w:pPr>
    </w:p>
    <w:p w14:paraId="5CE51D2E" w14:textId="77777777" w:rsidR="00F832C0" w:rsidRDefault="00F832C0" w:rsidP="00F832C0">
      <w:pPr>
        <w:jc w:val="center"/>
        <w:rPr>
          <w:bCs/>
          <w:sz w:val="20"/>
          <w:szCs w:val="20"/>
        </w:rPr>
      </w:pPr>
    </w:p>
    <w:p w14:paraId="1B30227B" w14:textId="77777777" w:rsidR="00F832C0" w:rsidRDefault="00F832C0" w:rsidP="00F832C0">
      <w:pPr>
        <w:jc w:val="center"/>
        <w:rPr>
          <w:bCs/>
          <w:sz w:val="20"/>
          <w:szCs w:val="20"/>
        </w:rPr>
      </w:pPr>
    </w:p>
    <w:p w14:paraId="558F3457" w14:textId="77777777" w:rsidR="00F832C0" w:rsidRDefault="00F832C0" w:rsidP="00F832C0">
      <w:pPr>
        <w:jc w:val="center"/>
        <w:rPr>
          <w:bCs/>
          <w:sz w:val="20"/>
          <w:szCs w:val="20"/>
        </w:rPr>
      </w:pPr>
    </w:p>
    <w:p w14:paraId="7F0826B4" w14:textId="77777777" w:rsidR="00F832C0" w:rsidRDefault="00F832C0" w:rsidP="00F832C0">
      <w:pPr>
        <w:jc w:val="center"/>
        <w:rPr>
          <w:bCs/>
          <w:sz w:val="20"/>
          <w:szCs w:val="20"/>
        </w:rPr>
      </w:pPr>
    </w:p>
    <w:p w14:paraId="006C827E" w14:textId="77777777" w:rsidR="00F832C0" w:rsidRDefault="00F832C0" w:rsidP="00F832C0">
      <w:pPr>
        <w:jc w:val="center"/>
        <w:rPr>
          <w:bCs/>
          <w:sz w:val="20"/>
          <w:szCs w:val="20"/>
        </w:rPr>
      </w:pPr>
    </w:p>
    <w:p w14:paraId="121C3B7B" w14:textId="77777777" w:rsidR="00F832C0" w:rsidRDefault="00F832C0" w:rsidP="00F832C0">
      <w:pPr>
        <w:jc w:val="center"/>
        <w:rPr>
          <w:bCs/>
          <w:sz w:val="20"/>
          <w:szCs w:val="20"/>
        </w:rPr>
      </w:pPr>
    </w:p>
    <w:p w14:paraId="6C90D5EC" w14:textId="23E17A7E" w:rsidR="00F832C0" w:rsidRDefault="00591F2D" w:rsidP="00F832C0">
      <w:pPr>
        <w:jc w:val="center"/>
        <w:rPr>
          <w:bCs/>
          <w:sz w:val="20"/>
          <w:szCs w:val="20"/>
        </w:rPr>
      </w:pPr>
      <w:r w:rsidRPr="000A1A98">
        <w:rPr>
          <w:bCs/>
          <w:sz w:val="20"/>
          <w:szCs w:val="20"/>
        </w:rPr>
        <w:t>I</w:t>
      </w:r>
      <w:r>
        <w:rPr>
          <w:bCs/>
          <w:sz w:val="20"/>
          <w:szCs w:val="20"/>
        </w:rPr>
        <w:t>v</w:t>
      </w:r>
    </w:p>
    <w:p w14:paraId="03FDED97" w14:textId="77777777" w:rsidR="00591F2D" w:rsidRDefault="00591F2D" w:rsidP="00F832C0">
      <w:pPr>
        <w:jc w:val="center"/>
        <w:rPr>
          <w:rFonts w:ascii="Times New Roman" w:hAnsi="Times New Roman" w:cs="Times New Roman"/>
          <w:bCs/>
          <w:color w:val="000000" w:themeColor="text1"/>
          <w:sz w:val="20"/>
          <w:szCs w:val="20"/>
        </w:rPr>
      </w:pPr>
    </w:p>
    <w:p w14:paraId="0B6B9D39" w14:textId="77777777" w:rsidR="00F832C0" w:rsidRPr="00807571" w:rsidRDefault="00F832C0" w:rsidP="00F832C0">
      <w:pPr>
        <w:jc w:val="center"/>
        <w:rPr>
          <w:rFonts w:ascii="Times New Roman" w:hAnsi="Times New Roman" w:cs="Times New Roman"/>
          <w:bCs/>
          <w:color w:val="000000" w:themeColor="text1"/>
          <w:sz w:val="20"/>
          <w:szCs w:val="20"/>
        </w:rPr>
      </w:pPr>
      <w:r w:rsidRPr="004F199F">
        <w:rPr>
          <w:rFonts w:ascii="Times New Roman" w:hAnsi="Times New Roman" w:cs="Times New Roman"/>
          <w:b/>
          <w:bCs/>
          <w:color w:val="000000" w:themeColor="text1"/>
          <w:sz w:val="24"/>
          <w:szCs w:val="24"/>
        </w:rPr>
        <w:t>TABLE OF CONTENTS</w:t>
      </w:r>
    </w:p>
    <w:p w14:paraId="3A7B4922" w14:textId="77777777" w:rsidR="00F832C0" w:rsidRPr="004F199F"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26B16463" w14:textId="77777777" w:rsidR="00F832C0" w:rsidRPr="004F199F"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7E64E4EE" w14:textId="77777777" w:rsidR="00F832C0" w:rsidRPr="004F199F"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7FAF7CC9" w14:textId="77777777" w:rsidR="00F832C0" w:rsidRPr="004F199F"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0A5334D1" w14:textId="77777777" w:rsidR="00F832C0"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351DEAE7" w14:textId="77777777" w:rsidR="00F832C0" w:rsidRPr="004F199F"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57C96381" w14:textId="77777777" w:rsidR="00F832C0" w:rsidRPr="004F199F" w:rsidRDefault="00F832C0" w:rsidP="00F832C0">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63FB1F8E" w14:textId="77777777"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33F686AB" w14:textId="77777777" w:rsidR="00F832C0" w:rsidRDefault="00F832C0" w:rsidP="00F832C0">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1399202C" w14:textId="77777777"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7473E77C" w14:textId="77777777"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1D848665" w14:textId="77777777" w:rsidR="00F832C0" w:rsidRPr="00A47142" w:rsidRDefault="00F832C0" w:rsidP="00F832C0">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00249E65" w14:textId="77777777"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17DD4A08" w14:textId="77777777" w:rsidR="00F832C0" w:rsidRPr="00A47142" w:rsidRDefault="00F832C0" w:rsidP="00F832C0">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1F6DD75F" w14:textId="77777777"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53EC1DC6" w14:textId="77777777"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243F252D" w14:textId="77777777" w:rsidR="00F832C0" w:rsidRPr="00A47142" w:rsidRDefault="00F832C0" w:rsidP="00F832C0">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2581E692" w14:textId="77777777" w:rsidR="00F832C0" w:rsidRPr="00A47142" w:rsidRDefault="00F832C0" w:rsidP="00F832C0">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037743DD" w14:textId="77777777"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11731A14" w14:textId="77777777" w:rsidR="00F832C0" w:rsidRPr="00A47142" w:rsidRDefault="00F832C0" w:rsidP="00F832C0">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07BC2BDD" w14:textId="77777777" w:rsidR="00F832C0" w:rsidRPr="00A47142" w:rsidRDefault="00F832C0" w:rsidP="00F832C0">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58EB7268" w14:textId="77777777" w:rsidR="00F832C0" w:rsidRDefault="00F832C0" w:rsidP="00F832C0">
      <w:pPr>
        <w:tabs>
          <w:tab w:val="left" w:pos="5600"/>
        </w:tabs>
        <w:rPr>
          <w:b/>
          <w:sz w:val="28"/>
          <w:szCs w:val="28"/>
        </w:rPr>
      </w:pPr>
    </w:p>
    <w:p w14:paraId="5B90F7AA" w14:textId="77777777" w:rsidR="00F832C0" w:rsidRDefault="00F832C0" w:rsidP="00F832C0">
      <w:pPr>
        <w:tabs>
          <w:tab w:val="left" w:pos="5600"/>
        </w:tabs>
        <w:rPr>
          <w:b/>
          <w:sz w:val="28"/>
          <w:szCs w:val="28"/>
        </w:rPr>
      </w:pPr>
    </w:p>
    <w:p w14:paraId="637A2692" w14:textId="77777777" w:rsidR="00F832C0" w:rsidRDefault="00F832C0" w:rsidP="00F832C0">
      <w:pPr>
        <w:tabs>
          <w:tab w:val="left" w:pos="5600"/>
        </w:tabs>
        <w:jc w:val="center"/>
        <w:rPr>
          <w:bCs/>
          <w:sz w:val="20"/>
          <w:szCs w:val="20"/>
        </w:rPr>
      </w:pPr>
    </w:p>
    <w:p w14:paraId="6026ABDE" w14:textId="77777777" w:rsidR="00F832C0" w:rsidRDefault="00F832C0" w:rsidP="00F832C0">
      <w:pPr>
        <w:tabs>
          <w:tab w:val="left" w:pos="5600"/>
        </w:tabs>
        <w:jc w:val="center"/>
        <w:rPr>
          <w:bCs/>
          <w:sz w:val="20"/>
          <w:szCs w:val="20"/>
        </w:rPr>
      </w:pPr>
    </w:p>
    <w:p w14:paraId="469C5504" w14:textId="77777777" w:rsidR="00F832C0" w:rsidRDefault="00F832C0" w:rsidP="00F832C0">
      <w:pPr>
        <w:tabs>
          <w:tab w:val="left" w:pos="5600"/>
        </w:tabs>
        <w:jc w:val="center"/>
        <w:rPr>
          <w:bCs/>
          <w:sz w:val="20"/>
          <w:szCs w:val="20"/>
        </w:rPr>
      </w:pPr>
    </w:p>
    <w:p w14:paraId="76764D78" w14:textId="77777777" w:rsidR="00F832C0" w:rsidRDefault="00F832C0" w:rsidP="00F832C0">
      <w:pPr>
        <w:tabs>
          <w:tab w:val="left" w:pos="5600"/>
        </w:tabs>
        <w:jc w:val="center"/>
        <w:rPr>
          <w:bCs/>
          <w:sz w:val="20"/>
          <w:szCs w:val="20"/>
        </w:rPr>
      </w:pPr>
    </w:p>
    <w:p w14:paraId="3386FEB0" w14:textId="77777777" w:rsidR="00F832C0" w:rsidRDefault="00F832C0" w:rsidP="00F832C0">
      <w:pPr>
        <w:tabs>
          <w:tab w:val="left" w:pos="5600"/>
        </w:tabs>
        <w:jc w:val="center"/>
        <w:rPr>
          <w:bCs/>
          <w:sz w:val="20"/>
          <w:szCs w:val="20"/>
        </w:rPr>
      </w:pPr>
    </w:p>
    <w:p w14:paraId="5CE576C9" w14:textId="1C24EC92" w:rsidR="00F832C0" w:rsidRPr="004635C8" w:rsidRDefault="00F832C0" w:rsidP="00F832C0">
      <w:pPr>
        <w:tabs>
          <w:tab w:val="left" w:pos="5600"/>
        </w:tabs>
        <w:jc w:val="center"/>
        <w:rPr>
          <w:bCs/>
          <w:sz w:val="20"/>
          <w:szCs w:val="20"/>
        </w:rPr>
      </w:pPr>
      <w:r w:rsidRPr="000A1A98">
        <w:rPr>
          <w:bCs/>
          <w:sz w:val="20"/>
          <w:szCs w:val="20"/>
        </w:rPr>
        <w:lastRenderedPageBreak/>
        <w:t>v</w:t>
      </w:r>
    </w:p>
    <w:p w14:paraId="6A0AD67B" w14:textId="77777777" w:rsidR="00F832C0" w:rsidRPr="000A1A98" w:rsidRDefault="00F832C0" w:rsidP="00F832C0">
      <w:pPr>
        <w:tabs>
          <w:tab w:val="left" w:pos="5600"/>
        </w:tabs>
        <w:jc w:val="center"/>
        <w:rPr>
          <w:bCs/>
          <w:sz w:val="20"/>
          <w:szCs w:val="20"/>
        </w:rPr>
      </w:pPr>
      <w:r w:rsidRPr="00196972">
        <w:rPr>
          <w:b/>
          <w:sz w:val="28"/>
          <w:szCs w:val="28"/>
        </w:rPr>
        <w:t xml:space="preserve">ABSTRACT </w:t>
      </w:r>
    </w:p>
    <w:p w14:paraId="3CD3283E" w14:textId="77777777" w:rsidR="00F832C0" w:rsidRPr="000A1A98" w:rsidRDefault="00F832C0" w:rsidP="00F832C0">
      <w:pPr>
        <w:tabs>
          <w:tab w:val="left" w:pos="5600"/>
        </w:tabs>
        <w:rPr>
          <w:sz w:val="24"/>
          <w:szCs w:val="24"/>
        </w:rPr>
      </w:pPr>
      <w:r w:rsidRPr="000A1A98">
        <w:rPr>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February and September with 459.99 N-units and 451.29 N-units, respectively. The highest and lowest annual average value of tropospheric radio refractivity were found in the year 2014 and 2018 with </w:t>
      </w:r>
      <w:r w:rsidRPr="000A1A98">
        <w:rPr>
          <w:rFonts w:ascii="Calibri" w:eastAsia="Times New Roman" w:hAnsi="Calibri" w:cs="Calibri"/>
          <w:color w:val="000000"/>
          <w:sz w:val="24"/>
          <w:szCs w:val="24"/>
        </w:rPr>
        <w:t xml:space="preserve">1286.228 </w:t>
      </w:r>
      <w:r w:rsidRPr="000A1A98">
        <w:rPr>
          <w:sz w:val="24"/>
          <w:szCs w:val="24"/>
        </w:rPr>
        <w:t xml:space="preserve">N – units and 278.4276 N-units respectively. The study area under investigation yield average gradient of -42.905 N-units/km. Additionally, the average effective earth radius K was found to be 1.376. These values align with the condition of Super-refraction propagation. </w:t>
      </w:r>
    </w:p>
    <w:p w14:paraId="0BBB9A29" w14:textId="77777777" w:rsidR="00F832C0" w:rsidRDefault="00F832C0" w:rsidP="00F832C0">
      <w:pPr>
        <w:jc w:val="center"/>
        <w:rPr>
          <w:sz w:val="28"/>
          <w:szCs w:val="28"/>
        </w:rPr>
      </w:pPr>
    </w:p>
    <w:p w14:paraId="3715BCE2" w14:textId="77777777" w:rsidR="00F832C0" w:rsidRDefault="00F832C0" w:rsidP="00F832C0">
      <w:pPr>
        <w:jc w:val="center"/>
        <w:rPr>
          <w:sz w:val="28"/>
          <w:szCs w:val="28"/>
        </w:rPr>
      </w:pPr>
    </w:p>
    <w:p w14:paraId="57FC0776" w14:textId="77777777" w:rsidR="00F832C0" w:rsidRDefault="00F832C0" w:rsidP="00F832C0">
      <w:pPr>
        <w:jc w:val="center"/>
        <w:rPr>
          <w:b/>
          <w:sz w:val="28"/>
          <w:szCs w:val="28"/>
        </w:rPr>
      </w:pPr>
    </w:p>
    <w:p w14:paraId="7AB72024" w14:textId="77777777" w:rsidR="00F832C0" w:rsidRDefault="00F832C0" w:rsidP="00F832C0">
      <w:pPr>
        <w:jc w:val="center"/>
        <w:rPr>
          <w:b/>
          <w:sz w:val="28"/>
          <w:szCs w:val="28"/>
        </w:rPr>
      </w:pPr>
    </w:p>
    <w:p w14:paraId="5E5902F5" w14:textId="77777777" w:rsidR="00F832C0" w:rsidRDefault="00F832C0" w:rsidP="00F832C0">
      <w:pPr>
        <w:jc w:val="center"/>
        <w:rPr>
          <w:b/>
          <w:sz w:val="28"/>
          <w:szCs w:val="28"/>
        </w:rPr>
      </w:pPr>
    </w:p>
    <w:p w14:paraId="17D350D7" w14:textId="77777777" w:rsidR="00F832C0" w:rsidRDefault="00F832C0" w:rsidP="00F832C0">
      <w:pPr>
        <w:jc w:val="center"/>
        <w:rPr>
          <w:b/>
          <w:sz w:val="28"/>
          <w:szCs w:val="28"/>
        </w:rPr>
      </w:pPr>
    </w:p>
    <w:p w14:paraId="20D107CC" w14:textId="77777777" w:rsidR="00F832C0" w:rsidRDefault="00F832C0" w:rsidP="00F832C0">
      <w:pPr>
        <w:jc w:val="center"/>
        <w:rPr>
          <w:b/>
          <w:sz w:val="28"/>
          <w:szCs w:val="28"/>
        </w:rPr>
      </w:pPr>
    </w:p>
    <w:p w14:paraId="0E24DFB9" w14:textId="77777777" w:rsidR="00F832C0" w:rsidRDefault="00F832C0" w:rsidP="00F832C0">
      <w:pPr>
        <w:jc w:val="center"/>
        <w:rPr>
          <w:b/>
          <w:sz w:val="28"/>
          <w:szCs w:val="28"/>
        </w:rPr>
      </w:pPr>
    </w:p>
    <w:p w14:paraId="37A7820B" w14:textId="77777777" w:rsidR="00F832C0" w:rsidRDefault="00F832C0" w:rsidP="00F832C0">
      <w:pPr>
        <w:jc w:val="center"/>
        <w:rPr>
          <w:b/>
          <w:sz w:val="28"/>
          <w:szCs w:val="28"/>
        </w:rPr>
      </w:pPr>
    </w:p>
    <w:p w14:paraId="30349E90" w14:textId="77777777" w:rsidR="00F832C0" w:rsidRDefault="00F832C0" w:rsidP="00F832C0">
      <w:pPr>
        <w:jc w:val="center"/>
        <w:rPr>
          <w:b/>
          <w:sz w:val="28"/>
          <w:szCs w:val="28"/>
        </w:rPr>
      </w:pPr>
    </w:p>
    <w:p w14:paraId="6DB3C77C" w14:textId="77777777" w:rsidR="00F832C0" w:rsidRDefault="00F832C0" w:rsidP="00F832C0">
      <w:pPr>
        <w:jc w:val="center"/>
        <w:rPr>
          <w:b/>
          <w:sz w:val="28"/>
          <w:szCs w:val="28"/>
        </w:rPr>
      </w:pPr>
    </w:p>
    <w:p w14:paraId="24F8E3B3" w14:textId="77777777" w:rsidR="00F832C0" w:rsidRDefault="00F832C0" w:rsidP="00F832C0">
      <w:pPr>
        <w:jc w:val="center"/>
        <w:rPr>
          <w:b/>
          <w:sz w:val="28"/>
          <w:szCs w:val="28"/>
        </w:rPr>
      </w:pPr>
    </w:p>
    <w:p w14:paraId="7B44030B" w14:textId="77777777" w:rsidR="00F832C0" w:rsidRDefault="00F832C0" w:rsidP="00F832C0">
      <w:pPr>
        <w:jc w:val="center"/>
        <w:rPr>
          <w:b/>
          <w:sz w:val="28"/>
          <w:szCs w:val="28"/>
        </w:rPr>
      </w:pPr>
    </w:p>
    <w:p w14:paraId="7B35C5F6" w14:textId="77777777" w:rsidR="00F832C0" w:rsidRDefault="00F832C0" w:rsidP="00F832C0">
      <w:pPr>
        <w:jc w:val="center"/>
        <w:rPr>
          <w:b/>
          <w:sz w:val="28"/>
          <w:szCs w:val="28"/>
        </w:rPr>
      </w:pPr>
    </w:p>
    <w:p w14:paraId="58F87011" w14:textId="77777777" w:rsidR="00F832C0" w:rsidRDefault="00F832C0" w:rsidP="00F832C0">
      <w:pPr>
        <w:jc w:val="center"/>
        <w:rPr>
          <w:b/>
          <w:sz w:val="28"/>
          <w:szCs w:val="28"/>
        </w:rPr>
      </w:pPr>
    </w:p>
    <w:p w14:paraId="4DF02633" w14:textId="4F946ABD" w:rsidR="00F832C0" w:rsidRPr="00D120D8" w:rsidRDefault="00F832C0" w:rsidP="00F832C0">
      <w:pPr>
        <w:jc w:val="center"/>
        <w:rPr>
          <w:bCs/>
          <w:sz w:val="20"/>
          <w:szCs w:val="20"/>
        </w:rPr>
      </w:pPr>
      <w:r w:rsidRPr="00D120D8">
        <w:rPr>
          <w:bCs/>
          <w:sz w:val="20"/>
          <w:szCs w:val="20"/>
        </w:rPr>
        <w:t>v</w:t>
      </w:r>
      <w:r w:rsidR="00591F2D">
        <w:rPr>
          <w:bCs/>
          <w:sz w:val="20"/>
          <w:szCs w:val="20"/>
        </w:rPr>
        <w:t>i</w:t>
      </w:r>
    </w:p>
    <w:p w14:paraId="10F64D32" w14:textId="77777777" w:rsidR="00F832C0" w:rsidRDefault="00F832C0" w:rsidP="00F832C0">
      <w:pPr>
        <w:jc w:val="center"/>
        <w:rPr>
          <w:b/>
          <w:sz w:val="28"/>
          <w:szCs w:val="28"/>
        </w:rPr>
      </w:pPr>
    </w:p>
    <w:p w14:paraId="2197B87D" w14:textId="77777777" w:rsidR="00591F2D" w:rsidRDefault="00591F2D" w:rsidP="00591F2D">
      <w:pPr>
        <w:jc w:val="center"/>
        <w:rPr>
          <w:b/>
          <w:sz w:val="28"/>
          <w:szCs w:val="28"/>
        </w:rPr>
      </w:pPr>
      <w:r>
        <w:rPr>
          <w:b/>
          <w:sz w:val="28"/>
          <w:szCs w:val="28"/>
        </w:rPr>
        <w:t>CHAPTER ONE</w:t>
      </w:r>
    </w:p>
    <w:p w14:paraId="53FC2266" w14:textId="14A88F8C" w:rsidR="00F832C0" w:rsidRPr="002945E5" w:rsidRDefault="00F832C0" w:rsidP="00F832C0">
      <w:pPr>
        <w:rPr>
          <w:b/>
          <w:sz w:val="28"/>
          <w:szCs w:val="28"/>
        </w:rPr>
      </w:pPr>
      <w:r>
        <w:rPr>
          <w:b/>
          <w:sz w:val="28"/>
          <w:szCs w:val="28"/>
        </w:rPr>
        <w:t xml:space="preserve">1.1    </w:t>
      </w:r>
      <w:r w:rsidRPr="002945E5">
        <w:rPr>
          <w:b/>
          <w:sz w:val="28"/>
          <w:szCs w:val="28"/>
        </w:rPr>
        <w:t>INTRODUCTION</w:t>
      </w:r>
    </w:p>
    <w:p w14:paraId="64F94BA0" w14:textId="77777777" w:rsidR="00591F2D" w:rsidRDefault="00F832C0" w:rsidP="00591F2D">
      <w:pPr>
        <w:rPr>
          <w:sz w:val="24"/>
          <w:szCs w:val="24"/>
        </w:rPr>
      </w:pPr>
      <w:r w:rsidRPr="000A1A98">
        <w:rPr>
          <w:sz w:val="24"/>
          <w:szCs w:val="24"/>
        </w:rPr>
        <w:t xml:space="preserve">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MHz. The second is the ionosphere which is a region that extends from around 60 km up to 700 km producing ions and free electrons which affect radio signals at certain frequencies; typically those below 30 MHz </w:t>
      </w:r>
      <w:r w:rsidRPr="000A1A98">
        <w:rPr>
          <w:sz w:val="24"/>
          <w:szCs w:val="24"/>
        </w:rPr>
        <w:fldChar w:fldCharType="begin" w:fldLock="1"/>
      </w:r>
      <w:r w:rsidRPr="000A1A98">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0A1A98">
        <w:rPr>
          <w:sz w:val="24"/>
          <w:szCs w:val="24"/>
        </w:rPr>
        <w:fldChar w:fldCharType="separate"/>
      </w:r>
      <w:r w:rsidRPr="000A1A98">
        <w:rPr>
          <w:noProof/>
          <w:sz w:val="24"/>
          <w:szCs w:val="24"/>
        </w:rPr>
        <w:t>(M Idris, I Nouhou, MI Iliyasu, AO Aina, MJ Abdulsalami Ohaji, 2024)</w:t>
      </w:r>
      <w:r w:rsidRPr="000A1A98">
        <w:rPr>
          <w:sz w:val="24"/>
          <w:szCs w:val="24"/>
        </w:rPr>
        <w:fldChar w:fldCharType="end"/>
      </w:r>
      <w:r w:rsidRPr="000A1A98">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0A1A98">
        <w:rPr>
          <w:sz w:val="24"/>
          <w:szCs w:val="24"/>
        </w:rPr>
        <w:fldChar w:fldCharType="begin" w:fldLock="1"/>
      </w:r>
      <w:r w:rsidRPr="000A1A98">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2ee96a0-19e9-461f-b497-d1747b7b8ac2"]}],"mendeley":{"formattedCitation":"(Akpootu &amp; Lliyasu, 2017)","plainTextFormattedCitation":"(Akpootu &amp; Lliyasu, 2017)","previouslyFormattedCitation":"(Akpootu &amp; Lliyasu, 2017)"},"properties":{"noteIndex":0},"schema":"https://github.com/citation-style-language/schema/raw/master/csl-citation.json"}</w:instrText>
      </w:r>
      <w:r w:rsidRPr="000A1A98">
        <w:rPr>
          <w:sz w:val="24"/>
          <w:szCs w:val="24"/>
        </w:rPr>
        <w:fldChar w:fldCharType="separate"/>
      </w:r>
      <w:r w:rsidRPr="000A1A98">
        <w:rPr>
          <w:noProof/>
          <w:sz w:val="24"/>
          <w:szCs w:val="24"/>
        </w:rPr>
        <w:t>(Akpootu &amp; Lliyasu, 2017)</w:t>
      </w:r>
      <w:r w:rsidRPr="000A1A98">
        <w:rPr>
          <w:sz w:val="24"/>
          <w:szCs w:val="24"/>
        </w:rPr>
        <w:fldChar w:fldCharType="end"/>
      </w:r>
      <w:r w:rsidRPr="000A1A98">
        <w:rPr>
          <w:sz w:val="24"/>
          <w:szCs w:val="24"/>
        </w:rPr>
        <w:t xml:space="preserve">. The composition of the atmosphere has a significant impact on radio wave signal transmission in the lower atmosphere, or troposphere. The dynamics of climatic elements like temperature, pressure, and relative humidity are what cause it to happen. At the poles and the equator, the troposphere rises to a height of roughly 10 km and 17 km, respectively, from the earth's surface </w:t>
      </w:r>
      <w:r w:rsidRPr="000A1A98">
        <w:rPr>
          <w:sz w:val="24"/>
          <w:szCs w:val="24"/>
        </w:rPr>
        <w:fldChar w:fldCharType="begin" w:fldLock="1"/>
      </w:r>
      <w:r w:rsidRPr="000A1A98">
        <w:rPr>
          <w:sz w:val="24"/>
          <w:szCs w:val="24"/>
        </w:rPr>
        <w:instrText>ADDIN CSL_CITATION {"citationItems":[{"id":"ITEM-1","itemData":{"DOI":"10.59324/ejtas.2024.2(3).10","author":[{"dropping-particle":"","family":"Bello","given":"Gazali","non-dropping-particle":"","parse-names":false,"suffix":""}],"container-title":"EUROPEAN JOURNAL OF THEORETICAL AND APPLIED SCIENCES","id":"ITEM-1","issue":"3","issued":{"date-parts":[["2024"]]},"page":"89-104","title":"Assessment of Tropospheric Radio Refractivity and its Variation with Climatic Variables in the Guinea Savannah Region of Nigeria Abstract :","type":"article-journal","volume":"2"},"uris":["http://www.mendeley.com/documents/?uuid=8932e172-4a80-4324-bb57-dca9cd740982"]}],"mendeley":{"formattedCitation":"(Bello, 2024)","plainTextFormattedCitation":"(Bello, 2024)","previouslyFormattedCitation":"(Bello, 2024)"},"properties":{"noteIndex":0},"schema":"https://github.com/citation-style-language/schema/raw/master/csl-citation.json"}</w:instrText>
      </w:r>
      <w:r w:rsidRPr="000A1A98">
        <w:rPr>
          <w:sz w:val="24"/>
          <w:szCs w:val="24"/>
        </w:rPr>
        <w:fldChar w:fldCharType="separate"/>
      </w:r>
      <w:r w:rsidRPr="000A1A98">
        <w:rPr>
          <w:noProof/>
          <w:sz w:val="24"/>
          <w:szCs w:val="24"/>
        </w:rPr>
        <w:t>(Bello, 2024)</w:t>
      </w:r>
      <w:r w:rsidRPr="000A1A98">
        <w:rPr>
          <w:sz w:val="24"/>
          <w:szCs w:val="24"/>
        </w:rPr>
        <w:fldChar w:fldCharType="end"/>
      </w:r>
      <w:r w:rsidRPr="000A1A98">
        <w:rPr>
          <w:sz w:val="24"/>
          <w:szCs w:val="24"/>
        </w:rPr>
        <w:t xml:space="preserve">. 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Pr="000A1A98">
        <w:rPr>
          <w:sz w:val="24"/>
          <w:szCs w:val="24"/>
        </w:rPr>
        <w:fldChar w:fldCharType="begin" w:fldLock="1"/>
      </w:r>
      <w:r w:rsidRPr="000A1A98">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Pr="000A1A98">
        <w:rPr>
          <w:sz w:val="24"/>
          <w:szCs w:val="24"/>
        </w:rPr>
        <w:fldChar w:fldCharType="separate"/>
      </w:r>
      <w:r w:rsidRPr="000A1A98">
        <w:rPr>
          <w:noProof/>
          <w:sz w:val="24"/>
          <w:szCs w:val="24"/>
        </w:rPr>
        <w:t>(Oku, 2016)</w:t>
      </w:r>
      <w:r w:rsidRPr="000A1A98">
        <w:rPr>
          <w:sz w:val="24"/>
          <w:szCs w:val="24"/>
        </w:rPr>
        <w:fldChar w:fldCharType="end"/>
      </w:r>
      <w:r w:rsidRPr="000A1A98">
        <w:rPr>
          <w:sz w:val="24"/>
          <w:szCs w:val="24"/>
        </w:rPr>
        <w:t xml:space="preserve">. The relationship between surface refractivity, refractivity gradient, and radio refractivity is complex and interconnected. Surface refractivity refers to the refractive index observed at the Earth's surface, which is influenced by various atmospheric conditions such as temperature, pressure, and humidity. On the other hand, the refractivity gradient measures the vertical change in refractivity with respect to height in the atmosphere. Fluctuations in atmospheric conditions can affect the refraction of radio waves, which in turn influences radio refractivity. The combination of surface refractivity and refractivity gradient collectively determines total radio refractivity, which plays a crucial role in the propagation characteristics of radio waves in the atmosphere. Changes in surface refractivity and refractivity gradient can induce fluctuations in radio refractivity, leading to variations in signal propagation, fading, and interference in wireless communication systems </w:t>
      </w:r>
      <w:r w:rsidRPr="000A1A98">
        <w:rPr>
          <w:sz w:val="24"/>
          <w:szCs w:val="24"/>
        </w:rPr>
        <w:fldChar w:fldCharType="begin" w:fldLock="1"/>
      </w:r>
      <w:r w:rsidRPr="000A1A98">
        <w:rPr>
          <w:sz w:val="24"/>
          <w:szCs w:val="24"/>
        </w:rPr>
        <w:instrText>ADDIN CSL_CITATION {"citationItems":[{"id":"ITEM-1","itemData":{"author":[{"dropping-particle":"","family":"Adeyemi","given":"B","non-dropping-particle":"","parse-names":false,"suffix":""},{"dropping-particle":"","family":"Ogodo","given":"S O","non-dropping-particle":"","parse-names":false,"suffix":""}],"container-title":"INTERNATIONAL ASTRONOMY AND ASTROPHYSICS RESEARCH","id":"ITEM-1","issue":"1","issued":{"date-parts":[["2024"]]},"page":"5-17","title":"Refractivity Gradient Variations and Intertropical Discontinuities Across Nigeria","type":"article-journal","volume":"6"},"uris":["http://www.mendeley.com/documents/?uuid=1b28bdda-3a1f-4366-a29c-37ec7b6340c2"]}],"mendeley":{"formattedCitation":"(Adeyemi &amp; Ogodo, 2024)","plainTextFormattedCitation":"(Adeyemi &amp; Ogodo, 2024)","previouslyFormattedCitation":"(Adeyemi &amp; Ogodo, 2024)"},"properties":{"noteIndex":0},"schema":"https://github.com/citation-style-language/schema/raw/master/csl-citation.json"}</w:instrText>
      </w:r>
      <w:r w:rsidRPr="000A1A98">
        <w:rPr>
          <w:sz w:val="24"/>
          <w:szCs w:val="24"/>
        </w:rPr>
        <w:fldChar w:fldCharType="separate"/>
      </w:r>
      <w:r w:rsidRPr="000A1A98">
        <w:rPr>
          <w:noProof/>
          <w:sz w:val="24"/>
          <w:szCs w:val="24"/>
        </w:rPr>
        <w:t>(Adeyemi &amp; Ogodo, 2024)</w:t>
      </w:r>
      <w:r w:rsidRPr="000A1A98">
        <w:rPr>
          <w:sz w:val="24"/>
          <w:szCs w:val="24"/>
        </w:rPr>
        <w:fldChar w:fldCharType="end"/>
      </w:r>
      <w:r w:rsidRPr="000A1A98">
        <w:rPr>
          <w:sz w:val="24"/>
          <w:szCs w:val="24"/>
        </w:rPr>
        <w:t xml:space="preserve">. </w:t>
      </w:r>
    </w:p>
    <w:p w14:paraId="38839974" w14:textId="77777777" w:rsidR="00591F2D" w:rsidRDefault="00591F2D" w:rsidP="00591F2D">
      <w:pPr>
        <w:rPr>
          <w:sz w:val="24"/>
          <w:szCs w:val="24"/>
        </w:rPr>
      </w:pPr>
    </w:p>
    <w:p w14:paraId="63C00721" w14:textId="14BC856E" w:rsidR="00591F2D" w:rsidRPr="00591F2D" w:rsidRDefault="00591F2D" w:rsidP="00591F2D">
      <w:pPr>
        <w:jc w:val="center"/>
        <w:rPr>
          <w:sz w:val="20"/>
          <w:szCs w:val="20"/>
        </w:rPr>
      </w:pPr>
      <w:r w:rsidRPr="00591F2D">
        <w:rPr>
          <w:sz w:val="20"/>
          <w:szCs w:val="20"/>
        </w:rPr>
        <w:t>1</w:t>
      </w:r>
    </w:p>
    <w:p w14:paraId="14679BAB" w14:textId="064A197A" w:rsidR="00F832C0" w:rsidRPr="00591F2D" w:rsidRDefault="00F832C0" w:rsidP="00591F2D">
      <w:r w:rsidRPr="000A1A98">
        <w:rPr>
          <w:sz w:val="24"/>
          <w:szCs w:val="24"/>
        </w:rPr>
        <w:lastRenderedPageBreak/>
        <w:t>A medium's refractivity, which is determined by its index of refraction, is a physical feature that affects radio wave propagation and is accountable for a number of occurrences. Building a radio communication network requires careful consideration of the path taken by</w:t>
      </w:r>
      <w:r w:rsidRPr="003B674D">
        <w:rPr>
          <w:sz w:val="28"/>
          <w:szCs w:val="28"/>
        </w:rPr>
        <w:t xml:space="preserve"> </w:t>
      </w:r>
      <w:r w:rsidRPr="000A1A98">
        <w:rPr>
          <w:sz w:val="24"/>
          <w:szCs w:val="24"/>
        </w:rPr>
        <w:t xml:space="preserve">radio signals as they go from transmitter to reception </w:t>
      </w:r>
      <w:r w:rsidRPr="000A1A98">
        <w:rPr>
          <w:sz w:val="24"/>
          <w:szCs w:val="24"/>
        </w:rPr>
        <w:fldChar w:fldCharType="begin" w:fldLock="1"/>
      </w:r>
      <w:r w:rsidRPr="000A1A98">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Akpootu et al., 2024)","plainTextFormattedCitation":"(Akpootu et al., 2024)","previouslyFormattedCitation":"(Akpootu et al., 2024)"},"properties":{"noteIndex":0},"schema":"https://github.com/citation-style-language/schema/raw/master/csl-citation.json"}</w:instrText>
      </w:r>
      <w:r w:rsidRPr="000A1A98">
        <w:rPr>
          <w:sz w:val="24"/>
          <w:szCs w:val="24"/>
        </w:rPr>
        <w:fldChar w:fldCharType="separate"/>
      </w:r>
      <w:r w:rsidRPr="000A1A98">
        <w:rPr>
          <w:noProof/>
          <w:sz w:val="24"/>
          <w:szCs w:val="24"/>
        </w:rPr>
        <w:t>(Akpootu et al., 2024)</w:t>
      </w:r>
      <w:r w:rsidRPr="000A1A98">
        <w:rPr>
          <w:sz w:val="24"/>
          <w:szCs w:val="24"/>
        </w:rPr>
        <w:fldChar w:fldCharType="end"/>
      </w:r>
      <w:r w:rsidRPr="000A1A98">
        <w:rPr>
          <w:sz w:val="24"/>
          <w:szCs w:val="24"/>
        </w:rPr>
        <w:t>.</w:t>
      </w:r>
    </w:p>
    <w:p w14:paraId="65CBBA7F" w14:textId="77777777" w:rsidR="00F832C0" w:rsidRDefault="00F832C0" w:rsidP="00F832C0">
      <w:pPr>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STATEMENT OF PROBLEM</w:t>
      </w:r>
    </w:p>
    <w:p w14:paraId="53BE8FFF" w14:textId="77777777" w:rsidR="00F832C0" w:rsidRPr="0060477D" w:rsidRDefault="00F832C0" w:rsidP="00F832C0">
      <w:pPr>
        <w:rPr>
          <w:bCs/>
          <w:sz w:val="24"/>
          <w:szCs w:val="24"/>
        </w:rPr>
      </w:pPr>
      <w:r w:rsidRPr="0060477D">
        <w:rPr>
          <w:bCs/>
          <w:sz w:val="24"/>
          <w:szCs w:val="24"/>
        </w:rPr>
        <w:t xml:space="preserve">The troposphere plays a critical role in the propagation of radio waves, particularly in the Very High Frequency (VHF) and Ultra High Frequency (UHF) bands, which are widely used for communication and broadcasting. Radio refractivity, a key parameter in tropospheric radio wave propagation, is influenced by meteorological factors such as temperature, pressure and humidity. Variability in these meteorological parameters can lead to significant fluctuations in radio refractivity, which in turn affects radio field strength and signal quality. In regions like </w:t>
      </w:r>
      <w:r>
        <w:rPr>
          <w:bCs/>
          <w:sz w:val="24"/>
          <w:szCs w:val="24"/>
        </w:rPr>
        <w:t>Osubi</w:t>
      </w:r>
      <w:r w:rsidRPr="0060477D">
        <w:rPr>
          <w:bCs/>
          <w:sz w:val="24"/>
          <w:szCs w:val="24"/>
        </w:rPr>
        <w:t>, Nigeria, where meteorological conditions exhibit seasonal and diurnal variations, understanding the behavior of tropospheric radio refractivity and its impact on radio field strength is crucial for optimizing communication systems.</w:t>
      </w:r>
    </w:p>
    <w:p w14:paraId="50A71F20" w14:textId="77777777" w:rsidR="00F832C0" w:rsidRPr="0064781A" w:rsidRDefault="00F832C0" w:rsidP="00F832C0">
      <w:pPr>
        <w:jc w:val="center"/>
      </w:pPr>
    </w:p>
    <w:p w14:paraId="3661E146" w14:textId="77777777" w:rsidR="00F832C0" w:rsidRDefault="00F832C0" w:rsidP="00F832C0">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3   SIGNIFICANCE OF STUDY</w:t>
      </w:r>
    </w:p>
    <w:p w14:paraId="640BFB51" w14:textId="77777777" w:rsidR="00F832C0" w:rsidRPr="000A1A98" w:rsidRDefault="00F832C0" w:rsidP="00F832C0">
      <w:pPr>
        <w:spacing w:before="100" w:beforeAutospacing="1" w:after="100" w:afterAutospacing="1" w:line="240" w:lineRule="auto"/>
        <w:outlineLvl w:val="2"/>
        <w:rPr>
          <w:rFonts w:ascii="Times New Roman" w:eastAsia="Times New Roman" w:hAnsi="Times New Roman" w:cs="Times New Roman"/>
          <w:b/>
          <w:bCs/>
          <w:sz w:val="24"/>
          <w:szCs w:val="24"/>
        </w:rPr>
      </w:pPr>
      <w:r w:rsidRPr="000A1A98">
        <w:rPr>
          <w:rFonts w:ascii="Times New Roman" w:eastAsia="Times New Roman" w:hAnsi="Times New Roman" w:cs="Times New Roman"/>
          <w:sz w:val="24"/>
          <w:szCs w:val="24"/>
        </w:rPr>
        <w:t>The study of tropospheric radio refractivity over Osubi, South-South Nigeria using meteorological parameters holds significant scientific, technological, and societal value. Radio refractivity, which affects the propagation of electromagnetic waves in the troposphere, plays a crucial role in the performance and reliability of terrestrial and satellite communication systems. The study will help in understanding the variations in radio refractivity will aid in optimizing the design and operation of radio communication systems such as broadcasting, mobile telephony, radar, and satellite link. This result can be use in analyzing meteorological parameters such as temperature, pressure, and relative humidity, the study provides localized insights into atmospheric behavior in the Niger Delta region. These insights are essential for regional weather prediction models and climate monitoring. The result contributes to the development of more accurate signal propagation models tailored to the climatic conditions of South-South Nigeria. Existing models are often based on temperate or generalized global data, which may not accurately reflect tropical environments like Osubi. The result findings adds to the body of knowledge in atmospheric science and radio wave propagation in tropical environments. It provides a valuable reference for further studies in similar regions across Nigeria and West Africa.</w:t>
      </w:r>
    </w:p>
    <w:p w14:paraId="3AB537CE" w14:textId="77777777" w:rsidR="00F832C0" w:rsidRDefault="00F832C0" w:rsidP="00F832C0">
      <w:pPr>
        <w:spacing w:after="0" w:line="240" w:lineRule="auto"/>
        <w:rPr>
          <w:rFonts w:ascii="Times New Roman" w:eastAsia="Times New Roman" w:hAnsi="Times New Roman" w:cs="Times New Roman"/>
          <w:sz w:val="24"/>
          <w:szCs w:val="24"/>
        </w:rPr>
      </w:pPr>
    </w:p>
    <w:p w14:paraId="552AAA75" w14:textId="77777777" w:rsidR="00F832C0" w:rsidRDefault="00F832C0" w:rsidP="00F832C0">
      <w:pPr>
        <w:spacing w:after="0" w:line="240" w:lineRule="auto"/>
        <w:rPr>
          <w:rFonts w:ascii="Times New Roman" w:eastAsia="Times New Roman" w:hAnsi="Times New Roman" w:cs="Times New Roman"/>
          <w:b/>
          <w:bCs/>
          <w:sz w:val="27"/>
          <w:szCs w:val="27"/>
        </w:rPr>
      </w:pPr>
    </w:p>
    <w:p w14:paraId="60DA356D" w14:textId="77777777" w:rsidR="00F832C0" w:rsidRDefault="00F832C0" w:rsidP="00F832C0">
      <w:pPr>
        <w:spacing w:after="0" w:line="240" w:lineRule="auto"/>
        <w:rPr>
          <w:rFonts w:ascii="Times New Roman" w:eastAsia="Times New Roman" w:hAnsi="Times New Roman" w:cs="Times New Roman"/>
          <w:b/>
          <w:bCs/>
          <w:sz w:val="27"/>
          <w:szCs w:val="27"/>
        </w:rPr>
      </w:pPr>
    </w:p>
    <w:p w14:paraId="2E407828" w14:textId="77777777" w:rsidR="00F832C0" w:rsidRDefault="00F832C0" w:rsidP="00F832C0">
      <w:pPr>
        <w:spacing w:after="0" w:line="240" w:lineRule="auto"/>
        <w:rPr>
          <w:rFonts w:ascii="Times New Roman" w:eastAsia="Times New Roman" w:hAnsi="Times New Roman" w:cs="Times New Roman"/>
          <w:b/>
          <w:bCs/>
          <w:sz w:val="27"/>
          <w:szCs w:val="27"/>
        </w:rPr>
      </w:pPr>
    </w:p>
    <w:p w14:paraId="7EDB380D" w14:textId="77777777" w:rsidR="00F832C0" w:rsidRDefault="00F832C0" w:rsidP="00F832C0">
      <w:pPr>
        <w:spacing w:after="0" w:line="240" w:lineRule="auto"/>
        <w:rPr>
          <w:rFonts w:ascii="Times New Roman" w:eastAsia="Times New Roman" w:hAnsi="Times New Roman" w:cs="Times New Roman"/>
          <w:b/>
          <w:bCs/>
          <w:sz w:val="27"/>
          <w:szCs w:val="27"/>
        </w:rPr>
      </w:pPr>
    </w:p>
    <w:p w14:paraId="3B025318" w14:textId="77777777" w:rsidR="00F832C0" w:rsidRDefault="00F832C0" w:rsidP="00F832C0">
      <w:pPr>
        <w:spacing w:after="0" w:line="240" w:lineRule="auto"/>
        <w:rPr>
          <w:rFonts w:ascii="Times New Roman" w:eastAsia="Times New Roman" w:hAnsi="Times New Roman" w:cs="Times New Roman"/>
          <w:b/>
          <w:bCs/>
          <w:sz w:val="27"/>
          <w:szCs w:val="27"/>
        </w:rPr>
      </w:pPr>
    </w:p>
    <w:p w14:paraId="633A89AC" w14:textId="77777777" w:rsidR="00F832C0" w:rsidRDefault="00F832C0" w:rsidP="00F832C0">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2</w:t>
      </w:r>
    </w:p>
    <w:p w14:paraId="57C07009" w14:textId="77777777" w:rsidR="00F832C0" w:rsidRPr="004B08B5" w:rsidRDefault="00F832C0" w:rsidP="00F832C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7"/>
          <w:szCs w:val="27"/>
        </w:rPr>
        <w:lastRenderedPageBreak/>
        <w:t>1.4   AIM AND OBJECTIVES</w:t>
      </w:r>
    </w:p>
    <w:p w14:paraId="0C970056" w14:textId="77777777" w:rsidR="00F832C0" w:rsidRPr="00990FED" w:rsidRDefault="00F832C0" w:rsidP="00F832C0">
      <w:pPr>
        <w:pStyle w:val="Heading3"/>
        <w:rPr>
          <w:sz w:val="28"/>
          <w:szCs w:val="28"/>
        </w:rPr>
      </w:pPr>
      <w:r w:rsidRPr="00990FED">
        <w:rPr>
          <w:rStyle w:val="Strong"/>
          <w:sz w:val="28"/>
          <w:szCs w:val="28"/>
        </w:rPr>
        <w:t>Aim:</w:t>
      </w:r>
    </w:p>
    <w:p w14:paraId="17F48869" w14:textId="77777777" w:rsidR="00F832C0" w:rsidRPr="000A1A98" w:rsidRDefault="00F832C0" w:rsidP="00F832C0">
      <w:pPr>
        <w:pStyle w:val="NormalWeb"/>
      </w:pPr>
      <w:r w:rsidRPr="000A1A98">
        <w:t>To analyze the tropospheric radio refractivity over Osubi, South-South Nigeria, using meteorological parameters such as temperature, pressure, and relative humidity, in order to understand its impact on radio wave propagation in the region.</w:t>
      </w:r>
    </w:p>
    <w:p w14:paraId="1B21DB38" w14:textId="77777777" w:rsidR="00F832C0" w:rsidRPr="00990FED" w:rsidRDefault="00F832C0" w:rsidP="00F832C0">
      <w:pPr>
        <w:rPr>
          <w:sz w:val="28"/>
          <w:szCs w:val="28"/>
        </w:rPr>
      </w:pPr>
    </w:p>
    <w:p w14:paraId="7CE3BA39" w14:textId="77777777" w:rsidR="00F832C0" w:rsidRPr="00990FED" w:rsidRDefault="00F832C0" w:rsidP="00F832C0">
      <w:pPr>
        <w:pStyle w:val="Heading3"/>
        <w:rPr>
          <w:sz w:val="28"/>
          <w:szCs w:val="28"/>
        </w:rPr>
      </w:pPr>
      <w:r w:rsidRPr="00990FED">
        <w:rPr>
          <w:rStyle w:val="Strong"/>
          <w:sz w:val="28"/>
          <w:szCs w:val="28"/>
        </w:rPr>
        <w:t>Objectives:</w:t>
      </w:r>
    </w:p>
    <w:p w14:paraId="476C1677" w14:textId="77777777" w:rsidR="00F832C0" w:rsidRPr="000A1A98" w:rsidRDefault="00F832C0" w:rsidP="00F832C0">
      <w:pPr>
        <w:pStyle w:val="NormalWeb"/>
        <w:numPr>
          <w:ilvl w:val="0"/>
          <w:numId w:val="1"/>
        </w:numPr>
      </w:pPr>
      <w:r w:rsidRPr="000A1A98">
        <w:rPr>
          <w:rStyle w:val="Strong"/>
        </w:rPr>
        <w:t>Obtain and analyze meteorological data</w:t>
      </w:r>
      <w:r w:rsidRPr="000A1A98">
        <w:t xml:space="preserve"> (temperature, pressure, and humidity) relevant to the study of radio refractivity over Osubi   </w:t>
      </w:r>
    </w:p>
    <w:p w14:paraId="18A6B384" w14:textId="77777777" w:rsidR="00F832C0" w:rsidRPr="000A1A98" w:rsidRDefault="00F832C0" w:rsidP="00F832C0">
      <w:pPr>
        <w:pStyle w:val="NormalWeb"/>
      </w:pPr>
      <w:r w:rsidRPr="000A1A98">
        <w:t xml:space="preserve">                                  </w:t>
      </w:r>
    </w:p>
    <w:p w14:paraId="4E419217" w14:textId="77777777" w:rsidR="00F832C0" w:rsidRPr="000A1A98" w:rsidRDefault="00F832C0" w:rsidP="00F832C0">
      <w:pPr>
        <w:pStyle w:val="NormalWeb"/>
        <w:numPr>
          <w:ilvl w:val="0"/>
          <w:numId w:val="1"/>
        </w:numPr>
      </w:pPr>
      <w:r w:rsidRPr="000A1A98">
        <w:rPr>
          <w:rStyle w:val="Strong"/>
        </w:rPr>
        <w:t>Compute the tropospheric radio refractivity</w:t>
      </w:r>
      <w:r w:rsidRPr="000A1A98">
        <w:t xml:space="preserve"> values using standard atmospheric equations based on the collected meteorological parameters.</w:t>
      </w:r>
    </w:p>
    <w:p w14:paraId="448E4C9B" w14:textId="77777777" w:rsidR="00F832C0" w:rsidRPr="000A1A98" w:rsidRDefault="00F832C0" w:rsidP="00F832C0">
      <w:pPr>
        <w:pStyle w:val="NormalWeb"/>
      </w:pPr>
    </w:p>
    <w:p w14:paraId="221D9E64" w14:textId="77777777" w:rsidR="00F832C0" w:rsidRPr="000A1A98" w:rsidRDefault="00F832C0" w:rsidP="00F832C0">
      <w:pPr>
        <w:pStyle w:val="NormalWeb"/>
        <w:numPr>
          <w:ilvl w:val="0"/>
          <w:numId w:val="1"/>
        </w:numPr>
      </w:pPr>
      <w:r w:rsidRPr="000A1A98">
        <w:rPr>
          <w:rStyle w:val="Strong"/>
        </w:rPr>
        <w:t>Examine the seasonal and diurnal variations</w:t>
      </w:r>
      <w:r w:rsidRPr="000A1A98">
        <w:t xml:space="preserve"> of radio refractivity in the study area.</w:t>
      </w:r>
    </w:p>
    <w:p w14:paraId="65523220" w14:textId="77777777" w:rsidR="00F832C0" w:rsidRPr="000A1A98" w:rsidRDefault="00F832C0" w:rsidP="00F832C0">
      <w:pPr>
        <w:pStyle w:val="NormalWeb"/>
      </w:pPr>
    </w:p>
    <w:p w14:paraId="1D59E0A0" w14:textId="77777777" w:rsidR="00F832C0" w:rsidRPr="000A1A98" w:rsidRDefault="00F832C0" w:rsidP="00F832C0">
      <w:pPr>
        <w:pStyle w:val="NormalWeb"/>
        <w:numPr>
          <w:ilvl w:val="0"/>
          <w:numId w:val="1"/>
        </w:numPr>
      </w:pPr>
      <w:r w:rsidRPr="000A1A98">
        <w:rPr>
          <w:rStyle w:val="Strong"/>
        </w:rPr>
        <w:t>Investigate the relationship between meteorological parameters and refractivity gradients</w:t>
      </w:r>
      <w:r w:rsidRPr="000A1A98">
        <w:t>, particularly how they influence radio signal behavior and</w:t>
      </w:r>
    </w:p>
    <w:p w14:paraId="1C0B1C4A" w14:textId="77777777" w:rsidR="00F832C0" w:rsidRPr="000A1A98" w:rsidRDefault="00F832C0" w:rsidP="00F832C0">
      <w:pPr>
        <w:pStyle w:val="NormalWeb"/>
      </w:pPr>
    </w:p>
    <w:p w14:paraId="71490544" w14:textId="77777777" w:rsidR="00F832C0" w:rsidRPr="000A1A98" w:rsidRDefault="00F832C0" w:rsidP="00F832C0">
      <w:pPr>
        <w:pStyle w:val="NormalWeb"/>
        <w:numPr>
          <w:ilvl w:val="0"/>
          <w:numId w:val="1"/>
        </w:numPr>
      </w:pPr>
      <w:r w:rsidRPr="000A1A98">
        <w:rPr>
          <w:rStyle w:val="Strong"/>
        </w:rPr>
        <w:t>To assess the implications of refractivity variations</w:t>
      </w:r>
      <w:r w:rsidRPr="000A1A98">
        <w:t xml:space="preserve"> on radio wave propagation and communication systems in Osubi and its surroundings.</w:t>
      </w:r>
    </w:p>
    <w:p w14:paraId="195BFF5C" w14:textId="77777777" w:rsidR="00F832C0" w:rsidRDefault="00F832C0" w:rsidP="00F832C0">
      <w:pPr>
        <w:spacing w:after="0" w:line="240" w:lineRule="auto"/>
      </w:pPr>
    </w:p>
    <w:p w14:paraId="7960376C" w14:textId="77777777" w:rsidR="00F832C0" w:rsidRDefault="00F832C0" w:rsidP="00F832C0">
      <w:pPr>
        <w:spacing w:after="0" w:line="240" w:lineRule="auto"/>
      </w:pPr>
    </w:p>
    <w:p w14:paraId="7B3B239D" w14:textId="77777777" w:rsidR="00F832C0" w:rsidRDefault="00F832C0" w:rsidP="00F832C0">
      <w:pPr>
        <w:spacing w:after="0" w:line="240" w:lineRule="auto"/>
      </w:pPr>
    </w:p>
    <w:p w14:paraId="26D24821" w14:textId="77777777" w:rsidR="00F832C0" w:rsidRDefault="00F832C0" w:rsidP="00F832C0">
      <w:pPr>
        <w:spacing w:after="0" w:line="240" w:lineRule="auto"/>
      </w:pPr>
    </w:p>
    <w:p w14:paraId="6C25EAD5" w14:textId="77777777" w:rsidR="00F832C0" w:rsidRDefault="00F832C0" w:rsidP="00F832C0">
      <w:pPr>
        <w:spacing w:after="0" w:line="240" w:lineRule="auto"/>
        <w:rPr>
          <w:rFonts w:ascii="Times New Roman" w:eastAsia="Times New Roman" w:hAnsi="Times New Roman" w:cs="Times New Roman"/>
          <w:sz w:val="24"/>
          <w:szCs w:val="24"/>
        </w:rPr>
      </w:pPr>
    </w:p>
    <w:p w14:paraId="05AEED36" w14:textId="77777777" w:rsidR="00F832C0" w:rsidRDefault="00F832C0" w:rsidP="00F832C0">
      <w:pPr>
        <w:spacing w:after="0" w:line="240" w:lineRule="auto"/>
        <w:rPr>
          <w:rFonts w:ascii="Times New Roman" w:eastAsia="Times New Roman" w:hAnsi="Times New Roman" w:cs="Times New Roman"/>
          <w:sz w:val="24"/>
          <w:szCs w:val="24"/>
        </w:rPr>
      </w:pPr>
    </w:p>
    <w:p w14:paraId="22CEDF99" w14:textId="77777777" w:rsidR="00F832C0" w:rsidRDefault="00F832C0" w:rsidP="00F832C0">
      <w:pPr>
        <w:spacing w:after="0" w:line="240" w:lineRule="auto"/>
        <w:rPr>
          <w:rFonts w:ascii="Times New Roman" w:eastAsia="Times New Roman" w:hAnsi="Times New Roman" w:cs="Times New Roman"/>
          <w:sz w:val="24"/>
          <w:szCs w:val="24"/>
        </w:rPr>
      </w:pPr>
    </w:p>
    <w:p w14:paraId="7564C626" w14:textId="77777777" w:rsidR="00F832C0" w:rsidRDefault="00F832C0" w:rsidP="00F832C0">
      <w:pPr>
        <w:spacing w:after="0" w:line="240" w:lineRule="auto"/>
        <w:rPr>
          <w:rFonts w:ascii="Times New Roman" w:eastAsia="Times New Roman" w:hAnsi="Times New Roman" w:cs="Times New Roman"/>
          <w:sz w:val="24"/>
          <w:szCs w:val="24"/>
        </w:rPr>
      </w:pPr>
    </w:p>
    <w:p w14:paraId="36128A47" w14:textId="77777777" w:rsidR="00F832C0" w:rsidRDefault="00F832C0" w:rsidP="00F832C0">
      <w:pPr>
        <w:spacing w:after="0" w:line="240" w:lineRule="auto"/>
        <w:rPr>
          <w:rFonts w:ascii="Times New Roman" w:eastAsia="Times New Roman" w:hAnsi="Times New Roman" w:cs="Times New Roman"/>
          <w:sz w:val="24"/>
          <w:szCs w:val="24"/>
        </w:rPr>
      </w:pPr>
    </w:p>
    <w:p w14:paraId="004FA3FB" w14:textId="77777777" w:rsidR="00F832C0" w:rsidRDefault="00F832C0" w:rsidP="00F832C0">
      <w:pPr>
        <w:spacing w:after="0" w:line="240" w:lineRule="auto"/>
        <w:rPr>
          <w:rFonts w:ascii="Times New Roman" w:eastAsia="Times New Roman" w:hAnsi="Times New Roman" w:cs="Times New Roman"/>
          <w:sz w:val="24"/>
          <w:szCs w:val="24"/>
        </w:rPr>
      </w:pPr>
    </w:p>
    <w:p w14:paraId="0A529407" w14:textId="77777777" w:rsidR="00F832C0" w:rsidRPr="004B08B5" w:rsidRDefault="00F832C0" w:rsidP="00F832C0">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3</w:t>
      </w:r>
    </w:p>
    <w:p w14:paraId="1D057ABB" w14:textId="77777777" w:rsidR="00F832C0" w:rsidRPr="00630705" w:rsidRDefault="00F832C0" w:rsidP="00F832C0">
      <w:pPr>
        <w:jc w:val="center"/>
        <w:rPr>
          <w:b/>
          <w:sz w:val="28"/>
          <w:szCs w:val="28"/>
        </w:rPr>
      </w:pPr>
      <w:r w:rsidRPr="00630705">
        <w:rPr>
          <w:b/>
          <w:sz w:val="28"/>
          <w:szCs w:val="28"/>
        </w:rPr>
        <w:lastRenderedPageBreak/>
        <w:t>CHAPTER 2</w:t>
      </w:r>
    </w:p>
    <w:p w14:paraId="764223E6" w14:textId="77777777" w:rsidR="00F832C0" w:rsidRPr="00630705" w:rsidRDefault="00F832C0" w:rsidP="00F832C0">
      <w:pPr>
        <w:rPr>
          <w:b/>
          <w:sz w:val="28"/>
          <w:szCs w:val="28"/>
        </w:rPr>
      </w:pPr>
      <w:r>
        <w:rPr>
          <w:b/>
          <w:sz w:val="28"/>
          <w:szCs w:val="28"/>
        </w:rPr>
        <w:t xml:space="preserve">2.0   </w:t>
      </w:r>
      <w:r w:rsidRPr="00630705">
        <w:rPr>
          <w:b/>
          <w:sz w:val="28"/>
          <w:szCs w:val="28"/>
        </w:rPr>
        <w:t>LITERATURE REVIEW</w:t>
      </w:r>
    </w:p>
    <w:p w14:paraId="6268268D" w14:textId="77777777" w:rsidR="00F832C0" w:rsidRPr="000A1A98" w:rsidRDefault="00F832C0" w:rsidP="00F832C0">
      <w:pPr>
        <w:rPr>
          <w:sz w:val="24"/>
          <w:szCs w:val="24"/>
        </w:rPr>
      </w:pPr>
      <w:r w:rsidRPr="000A1A98">
        <w:rPr>
          <w:sz w:val="24"/>
          <w:szCs w:val="24"/>
        </w:rPr>
        <w:fldChar w:fldCharType="begin" w:fldLock="1"/>
      </w:r>
      <w:r w:rsidRPr="000A1A98">
        <w:rPr>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plainTextFormattedCitation":"(Onujagbe et al., 2021)","previouslyFormattedCitation":"(Onujagbe et al., 2021)"},"properties":{"noteIndex":0},"schema":"https://github.com/citation-style-language/schema/raw/master/csl-citation.json"}</w:instrText>
      </w:r>
      <w:r w:rsidRPr="000A1A98">
        <w:rPr>
          <w:sz w:val="24"/>
          <w:szCs w:val="24"/>
        </w:rPr>
        <w:fldChar w:fldCharType="separate"/>
      </w:r>
      <w:r w:rsidRPr="000A1A98">
        <w:rPr>
          <w:noProof/>
          <w:sz w:val="24"/>
          <w:szCs w:val="24"/>
        </w:rPr>
        <w:t>(Onujagbe et al., 2021)</w:t>
      </w:r>
      <w:r w:rsidRPr="000A1A98">
        <w:rPr>
          <w:sz w:val="24"/>
          <w:szCs w:val="24"/>
        </w:rPr>
        <w:fldChar w:fldCharType="end"/>
      </w:r>
      <w:r w:rsidRPr="000A1A98">
        <w:rPr>
          <w:sz w:val="24"/>
          <w:szCs w:val="24"/>
        </w:rPr>
        <w:t xml:space="preserve"> observed that surface radio refractivity over Osubi mean monthly values of the surface refractivity, Ns for the Zaria station were observed to be generally high. The implication of this is that radio wave propagating through the atmosphere will bend closer towards the earth surface.</w:t>
      </w:r>
    </w:p>
    <w:p w14:paraId="509BD859" w14:textId="77777777" w:rsidR="00F832C0" w:rsidRPr="000A1A98" w:rsidRDefault="00F832C0" w:rsidP="00F832C0">
      <w:pPr>
        <w:tabs>
          <w:tab w:val="left" w:pos="7866"/>
        </w:tabs>
        <w:rPr>
          <w:sz w:val="24"/>
          <w:szCs w:val="24"/>
        </w:rPr>
      </w:pPr>
      <w:r w:rsidRPr="000A1A98">
        <w:rPr>
          <w:sz w:val="24"/>
          <w:szCs w:val="24"/>
        </w:rPr>
        <w:tab/>
      </w:r>
    </w:p>
    <w:p w14:paraId="05C7A21B" w14:textId="77777777" w:rsidR="00F832C0" w:rsidRPr="00D120D8" w:rsidRDefault="00F832C0" w:rsidP="00F832C0">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47191/ijcsrr/v4-i8-13","abstract":"The yearly and monthly estimation of terrestrial solar radiation over Lokoja using meteorological parameters of temperature and relative humidity during the period of twenty two years (July 1983 – June 2005) was investigated. The monthly variation of terrestrial solar radiation with meteorological parameters of global solar radiation, temperature, relative humidity and atmospheric pressure were investigated. The results indicated that high values of terrestrial solar radiation were observed during the rainy season than in the dry season. The highest yearly average values of terrestrial solar radiation observed during the period under investigation were found to be in the year 2005 and 1983 with 378.3521 Wm^(-2) and 368.3232 Wm^(-2) respectively. The highest and lowest monthly values of terrestrial solar radiation were estimated during the rainy and dry seasons in the months of May and January with 385.6133 Wm^(-2) and 358.5111 Wm^(-2) respectively. High values of terrestrial solar radiation with relative humidity and atmospheric pressure were observed during the rainy season and low values during the dry season. The reverse is the case for terrestrial solar radiation with global solar radiation and temperature.","author":[{"dropping-particle":"","family":"Akpootu","given":"D. O.","non-dropping-particle":"","parse-names":false,"suffix":""}],"container-title":"International Journal of Current Science Research and Review","id":"ITEM-1","issue":"08","issued":{"date-parts":[["2021"]]},"title":"Estimation of Terrestrial Solar Radiation and its Variation with other Meteorological Parameters over Lokoja, Nigeria","type":"article-journal","volume":"04"},"uris":["http://www.mendeley.com/documents/?uuid=a2552494-e224-4694-b15f-05f561886c31","http://www.mendeley.com/documents/?uuid=aa9bd4f1-9b07-4c4e-8a60-dd5f3be84d5e"]}],"mendeley":{"formattedCitation":"(D. O. Akpootu, 2021)","plainTextFormattedCitation":"(D. O. Akpootu, 2021)","previouslyFormattedCitation":"(D. O.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D. O. Akpootu, 2021)</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nine years (2013 – 2022).</w:t>
      </w:r>
    </w:p>
    <w:p w14:paraId="56A29C21" w14:textId="77777777" w:rsidR="00F832C0" w:rsidRDefault="00F832C0" w:rsidP="00F832C0">
      <w:pPr>
        <w:spacing w:line="480" w:lineRule="auto"/>
        <w:rPr>
          <w:rFonts w:ascii="Times New Roman" w:hAnsi="Times New Roman" w:cs="Times New Roman"/>
          <w:sz w:val="28"/>
          <w:szCs w:val="28"/>
        </w:rPr>
      </w:pPr>
    </w:p>
    <w:p w14:paraId="374C9247" w14:textId="77777777" w:rsidR="00F832C0" w:rsidRPr="00D120D8" w:rsidRDefault="00F832C0" w:rsidP="00F832C0">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Sa’adu et al., 2020)</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howed it has been observed that refractivity reveals seasonal variations with high value in rainy season and low values in dry season. </w:t>
      </w:r>
    </w:p>
    <w:p w14:paraId="0F94840A" w14:textId="77777777" w:rsidR="00F832C0" w:rsidRPr="00D120D8" w:rsidRDefault="00F832C0" w:rsidP="00F832C0">
      <w:pPr>
        <w:spacing w:line="480" w:lineRule="auto"/>
        <w:rPr>
          <w:rFonts w:ascii="Times New Roman" w:hAnsi="Times New Roman" w:cs="Times New Roman"/>
          <w:sz w:val="24"/>
          <w:szCs w:val="24"/>
        </w:rPr>
      </w:pPr>
    </w:p>
    <w:p w14:paraId="4F9A29BB" w14:textId="77777777" w:rsidR="00F832C0" w:rsidRPr="00D120D8" w:rsidRDefault="00F832C0" w:rsidP="00F832C0">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24966/aes-8780/100026","abstract":"he average refractivity gradient and the average effective earth radius (k – factor) estimated for Accra during the period under investigation were found to be -44.1405 N-units/km and 1.39 respectively suggesting that the propagation in this geographical location is mostly super – refractive. The highest and lowest mean values of FSV were found during the dry and rainy seasons in the months of January and June with 3.0998 dB and 0.0158 dB respectively.","author":[{"dropping-particle":"","family":"Akpootu","given":"DO","non-dropping-particle":"","parse-names":false,"suffix":""}],"container-title":"Journal of Atmospheric and Earth Science","id":"ITEM-1","issue":"1","issued":{"date-parts":[["2021"]]},"page":"1-10","title":"Estimation and Investigation of the Variability of Tropospheric Radio Refractivity and Radio Field Strength over Accra, Ghana","type":"article-journal","volume":"5"},"uris":["http://www.mendeley.com/documents/?uuid=b059fd5e-0925-4887-ab16-8391add54ae8","http://www.mendeley.com/documents/?uuid=c97c4010-bdf2-47fe-bbcc-3dd6c485d053"]}],"mendeley":{"formattedCitation":"(D. Akpootu, 2021)","plainTextFormattedCitation":"(D. Akpootu, 2021)","previouslyFormattedCitation":"(D.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D. Akpootu, 2021)</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tudied that the international telecommunication union (ITU) method has been employed to estimate the yearly and monthly tropospheric radio refractivity over Osubi, Nigeria using meteorological parameters of temperature, relative humidity and atmospheric pressure during the period of fifteen years (20013 – 2022). </w:t>
      </w:r>
    </w:p>
    <w:p w14:paraId="683FCA51" w14:textId="77777777" w:rsidR="00F832C0" w:rsidRPr="002945E5" w:rsidRDefault="00F832C0" w:rsidP="00F832C0">
      <w:pPr>
        <w:spacing w:line="480" w:lineRule="auto"/>
        <w:rPr>
          <w:rFonts w:ascii="Times New Roman" w:hAnsi="Times New Roman" w:cs="Times New Roman"/>
          <w:sz w:val="28"/>
          <w:szCs w:val="28"/>
        </w:rPr>
      </w:pPr>
    </w:p>
    <w:p w14:paraId="72416807" w14:textId="77777777" w:rsidR="00F832C0" w:rsidRDefault="00F832C0" w:rsidP="00F832C0">
      <w:pPr>
        <w:tabs>
          <w:tab w:val="left" w:pos="7866"/>
        </w:tabs>
      </w:pPr>
    </w:p>
    <w:p w14:paraId="5240D63E" w14:textId="77777777" w:rsidR="00F832C0" w:rsidRDefault="00F832C0" w:rsidP="00F832C0"/>
    <w:p w14:paraId="1C67F28D" w14:textId="77777777" w:rsidR="00F832C0" w:rsidRPr="004B08B5" w:rsidRDefault="00F832C0" w:rsidP="00F832C0">
      <w:pPr>
        <w:jc w:val="center"/>
        <w:rPr>
          <w:sz w:val="20"/>
          <w:szCs w:val="20"/>
        </w:rPr>
      </w:pPr>
    </w:p>
    <w:p w14:paraId="5AD0BF85" w14:textId="77777777" w:rsidR="00F832C0" w:rsidRDefault="00F832C0" w:rsidP="00F832C0">
      <w:pPr>
        <w:jc w:val="center"/>
        <w:rPr>
          <w:sz w:val="20"/>
          <w:szCs w:val="20"/>
        </w:rPr>
      </w:pPr>
      <w:r w:rsidRPr="004B08B5">
        <w:rPr>
          <w:sz w:val="20"/>
          <w:szCs w:val="20"/>
        </w:rPr>
        <w:t>4</w:t>
      </w:r>
    </w:p>
    <w:p w14:paraId="15504948" w14:textId="77777777" w:rsidR="00F832C0" w:rsidRPr="004B08B5" w:rsidRDefault="00F832C0" w:rsidP="00F832C0">
      <w:pPr>
        <w:jc w:val="center"/>
        <w:rPr>
          <w:sz w:val="20"/>
          <w:szCs w:val="20"/>
        </w:rPr>
      </w:pPr>
      <w:r w:rsidRPr="007E08EE">
        <w:rPr>
          <w:b/>
          <w:sz w:val="28"/>
          <w:szCs w:val="28"/>
        </w:rPr>
        <w:lastRenderedPageBreak/>
        <w:t>CHAPTER 3</w:t>
      </w:r>
    </w:p>
    <w:p w14:paraId="4417FB37" w14:textId="77777777" w:rsidR="00F832C0" w:rsidRDefault="00F832C0" w:rsidP="00F832C0">
      <w:pPr>
        <w:rPr>
          <w:b/>
          <w:sz w:val="28"/>
          <w:szCs w:val="28"/>
        </w:rPr>
      </w:pPr>
      <w:r>
        <w:rPr>
          <w:b/>
          <w:sz w:val="28"/>
          <w:szCs w:val="28"/>
        </w:rPr>
        <w:t xml:space="preserve">3.1   </w:t>
      </w:r>
      <w:r w:rsidRPr="00F169FF">
        <w:rPr>
          <w:b/>
          <w:sz w:val="28"/>
          <w:szCs w:val="28"/>
        </w:rPr>
        <w:t>STUDY AREA</w:t>
      </w:r>
    </w:p>
    <w:p w14:paraId="670D3F53" w14:textId="77777777" w:rsidR="00F832C0" w:rsidRPr="00D120D8" w:rsidRDefault="00F832C0" w:rsidP="00F832C0">
      <w:pPr>
        <w:spacing w:before="100" w:beforeAutospacing="1" w:after="100" w:afterAutospacing="1" w:line="240" w:lineRule="auto"/>
        <w:rPr>
          <w:rFonts w:ascii="Times New Roman" w:eastAsia="Times New Roman" w:hAnsi="Times New Roman" w:cs="Times New Roman"/>
          <w:sz w:val="24"/>
          <w:szCs w:val="24"/>
        </w:rPr>
      </w:pPr>
      <w:r w:rsidRPr="00D120D8">
        <w:rPr>
          <w:sz w:val="24"/>
          <w:szCs w:val="24"/>
        </w:rPr>
        <w:t xml:space="preserve">The study area is located in Osubi, Okpe Local Government Area of Delta state, southern Nigeria. The population is approximately over 8000 people in the 2006 national census. The dumpsite studied is located along the Eku - Warri expressway. It is situated around geographic coordinates of latitude 5039.638I N and longitude 5049.000I E covering an area of 100 by 100 m. </w:t>
      </w:r>
      <w:r w:rsidRPr="00D120D8">
        <w:rPr>
          <w:rFonts w:ascii="Times New Roman" w:eastAsia="Times New Roman" w:hAnsi="Times New Roman" w:cs="Times New Roman"/>
          <w:sz w:val="24"/>
          <w:szCs w:val="24"/>
        </w:rPr>
        <w:t>To avoid possible misleading indications related to year to year variation in weather conditions, the period under investigation was nine years (2013 - June 2022) so as to obtain a good climatological average.</w:t>
      </w:r>
    </w:p>
    <w:p w14:paraId="024344E6" w14:textId="77777777" w:rsidR="00F832C0" w:rsidRDefault="00F832C0" w:rsidP="00F832C0">
      <w:pPr>
        <w:spacing w:before="100" w:beforeAutospacing="1" w:after="100" w:afterAutospacing="1" w:line="240" w:lineRule="auto"/>
        <w:rPr>
          <w:rFonts w:ascii="Times New Roman" w:eastAsia="Times New Roman" w:hAnsi="Times New Roman" w:cs="Times New Roman"/>
          <w:sz w:val="28"/>
          <w:szCs w:val="28"/>
        </w:rPr>
      </w:pPr>
    </w:p>
    <w:p w14:paraId="69B6D4B0" w14:textId="77777777" w:rsidR="00F832C0" w:rsidRDefault="00F832C0" w:rsidP="00F832C0">
      <w:pPr>
        <w:pStyle w:val="NormalWeb"/>
      </w:pPr>
      <w:r>
        <w:rPr>
          <w:noProof/>
        </w:rPr>
        <w:drawing>
          <wp:inline distT="0" distB="0" distL="0" distR="0" wp14:anchorId="722F43FE" wp14:editId="1A506D9F">
            <wp:extent cx="5784738" cy="4090349"/>
            <wp:effectExtent l="0" t="0" r="6985" b="5715"/>
            <wp:docPr id="3" name="Picture 3" descr="C:\Users\dell\Documents\Osubi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Osubi Final.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08172" cy="4106919"/>
                    </a:xfrm>
                    <a:prstGeom prst="rect">
                      <a:avLst/>
                    </a:prstGeom>
                    <a:noFill/>
                    <a:ln>
                      <a:noFill/>
                    </a:ln>
                  </pic:spPr>
                </pic:pic>
              </a:graphicData>
            </a:graphic>
          </wp:inline>
        </w:drawing>
      </w:r>
    </w:p>
    <w:p w14:paraId="260A596E" w14:textId="77777777" w:rsidR="00F832C0" w:rsidRPr="007E08EE" w:rsidRDefault="00F832C0" w:rsidP="00F832C0">
      <w:pPr>
        <w:spacing w:before="100" w:beforeAutospacing="1" w:after="100" w:afterAutospacing="1" w:line="240" w:lineRule="auto"/>
        <w:jc w:val="center"/>
        <w:rPr>
          <w:rFonts w:ascii="Times New Roman" w:eastAsia="Times New Roman" w:hAnsi="Times New Roman" w:cs="Times New Roman"/>
          <w:sz w:val="28"/>
          <w:szCs w:val="28"/>
        </w:rPr>
      </w:pPr>
    </w:p>
    <w:p w14:paraId="7615943E" w14:textId="77777777" w:rsidR="00F832C0" w:rsidRDefault="00F832C0" w:rsidP="00F832C0">
      <w:pPr>
        <w:rPr>
          <w:b/>
          <w:sz w:val="28"/>
          <w:szCs w:val="28"/>
        </w:rPr>
      </w:pPr>
    </w:p>
    <w:p w14:paraId="34E51313" w14:textId="77777777" w:rsidR="00F832C0" w:rsidRDefault="00F832C0" w:rsidP="00F832C0">
      <w:pPr>
        <w:rPr>
          <w:b/>
          <w:sz w:val="28"/>
          <w:szCs w:val="28"/>
        </w:rPr>
      </w:pPr>
    </w:p>
    <w:p w14:paraId="53197FD1" w14:textId="77777777" w:rsidR="00F832C0" w:rsidRPr="004B08B5" w:rsidRDefault="00F832C0" w:rsidP="00F832C0">
      <w:pPr>
        <w:jc w:val="center"/>
        <w:rPr>
          <w:bCs/>
          <w:sz w:val="24"/>
          <w:szCs w:val="24"/>
        </w:rPr>
      </w:pPr>
      <w:r w:rsidRPr="004B08B5">
        <w:rPr>
          <w:bCs/>
          <w:sz w:val="24"/>
          <w:szCs w:val="24"/>
        </w:rPr>
        <w:t>5</w:t>
      </w:r>
    </w:p>
    <w:p w14:paraId="14494C72" w14:textId="77777777" w:rsidR="00F832C0" w:rsidRDefault="00F832C0" w:rsidP="00F832C0">
      <w:pPr>
        <w:rPr>
          <w:b/>
          <w:sz w:val="28"/>
          <w:szCs w:val="28"/>
        </w:rPr>
      </w:pPr>
      <w:r>
        <w:rPr>
          <w:b/>
          <w:sz w:val="28"/>
          <w:szCs w:val="28"/>
        </w:rPr>
        <w:lastRenderedPageBreak/>
        <w:t xml:space="preserve">3.2   </w:t>
      </w:r>
      <w:r w:rsidRPr="00F169FF">
        <w:rPr>
          <w:b/>
          <w:sz w:val="28"/>
          <w:szCs w:val="28"/>
        </w:rPr>
        <w:t>DATA ACQUISATION</w:t>
      </w:r>
    </w:p>
    <w:p w14:paraId="5B066AE2" w14:textId="77777777" w:rsidR="00F832C0" w:rsidRPr="00D120D8" w:rsidRDefault="00F832C0" w:rsidP="00F832C0">
      <w:pPr>
        <w:rPr>
          <w:bCs/>
          <w:sz w:val="24"/>
          <w:szCs w:val="24"/>
        </w:rPr>
      </w:pPr>
      <w:r w:rsidRPr="00D120D8">
        <w:rPr>
          <w:rFonts w:ascii="Times New Roman" w:hAnsi="Times New Roman" w:cs="Times New Roman"/>
          <w:noProof/>
          <w:sz w:val="24"/>
          <w:szCs w:val="24"/>
        </w:rPr>
        <w:t>The data used in the computations were obtained from the archives of the Department of the Meteorological Services, Federal Ministry of Aviation, at oshodi in lagos Nigeria</w:t>
      </w:r>
      <w:r w:rsidRPr="00D120D8">
        <w:rPr>
          <w:bCs/>
          <w:sz w:val="24"/>
          <w:szCs w:val="24"/>
        </w:rPr>
        <w:t xml:space="preserve"> The data used for this study were 9-year period (2013 to 2022) of daily temperature, atmospheric pressure and relative humidity and 9- years (2013-2022) of the Monthly average temperature, atmospheric pressure and relative humidity of the study area.</w:t>
      </w:r>
    </w:p>
    <w:p w14:paraId="203F4628" w14:textId="77777777" w:rsidR="00F832C0" w:rsidRPr="00F169FF" w:rsidRDefault="00F832C0" w:rsidP="00F832C0">
      <w:pPr>
        <w:rPr>
          <w:b/>
          <w:sz w:val="28"/>
          <w:szCs w:val="28"/>
        </w:rPr>
      </w:pPr>
    </w:p>
    <w:p w14:paraId="36732F25" w14:textId="77777777" w:rsidR="00F832C0" w:rsidRDefault="00F832C0" w:rsidP="00F832C0">
      <w:pPr>
        <w:jc w:val="center"/>
      </w:pPr>
    </w:p>
    <w:p w14:paraId="7BE46445" w14:textId="77777777" w:rsidR="00F832C0" w:rsidRDefault="00F832C0" w:rsidP="00F832C0">
      <w:pPr>
        <w:rPr>
          <w:b/>
          <w:sz w:val="28"/>
          <w:szCs w:val="28"/>
        </w:rPr>
      </w:pPr>
      <w:r>
        <w:rPr>
          <w:b/>
          <w:sz w:val="28"/>
          <w:szCs w:val="28"/>
        </w:rPr>
        <w:t>3.3   THEORETICAL BACKGROUND</w:t>
      </w:r>
    </w:p>
    <w:p w14:paraId="03E7B65D" w14:textId="77777777" w:rsidR="00F832C0" w:rsidRPr="00D120D8" w:rsidRDefault="00F832C0" w:rsidP="00F832C0">
      <w:pPr>
        <w:rPr>
          <w:sz w:val="24"/>
          <w:szCs w:val="24"/>
        </w:rPr>
      </w:pPr>
      <w:r w:rsidRPr="00D120D8">
        <w:rPr>
          <w:sz w:val="24"/>
          <w:szCs w:val="24"/>
        </w:rPr>
        <w:t xml:space="preserve">N = Refractivity, measured in N-unit </w:t>
      </w:r>
    </w:p>
    <w:p w14:paraId="6B4BB4AC" w14:textId="77777777" w:rsidR="00F832C0" w:rsidRPr="00D120D8" w:rsidRDefault="00F832C0" w:rsidP="00F832C0">
      <w:pPr>
        <w:rPr>
          <w:sz w:val="24"/>
          <w:szCs w:val="24"/>
        </w:rPr>
      </w:pPr>
    </w:p>
    <w:p w14:paraId="525F0EBD" w14:textId="77777777" w:rsidR="00F832C0" w:rsidRPr="00D120D8" w:rsidRDefault="00F832C0" w:rsidP="00F832C0">
      <w:pPr>
        <w:rPr>
          <w:rFonts w:eastAsiaTheme="minorEastAsia"/>
          <w:bCs/>
          <w:sz w:val="24"/>
          <w:szCs w:val="24"/>
        </w:rPr>
      </w:pPr>
      <w:bookmarkStart w:id="5" w:name="_Hlk198972070"/>
      <w:r w:rsidRPr="00D120D8">
        <w:rPr>
          <w:bCs/>
          <w:sz w:val="24"/>
          <w:szCs w:val="24"/>
        </w:rPr>
        <w:t xml:space="preserve">N= </w:t>
      </w:r>
      <m:oMath>
        <m:f>
          <m:fPr>
            <m:ctrlPr>
              <w:rPr>
                <w:rFonts w:ascii="Cambria Math" w:hAnsi="Cambria Math"/>
                <w:bCs/>
                <w:i/>
                <w:sz w:val="24"/>
                <w:szCs w:val="24"/>
              </w:rPr>
            </m:ctrlPr>
          </m:fPr>
          <m:num>
            <m:r>
              <w:rPr>
                <w:rFonts w:ascii="Cambria Math" w:hAnsi="Cambria Math"/>
                <w:sz w:val="24"/>
                <w:szCs w:val="24"/>
              </w:rPr>
              <m:t>77.6</m:t>
            </m:r>
          </m:num>
          <m:den>
            <m:r>
              <w:rPr>
                <w:rFonts w:ascii="Cambria Math" w:hAnsi="Cambria Math"/>
                <w:sz w:val="24"/>
                <w:szCs w:val="24"/>
              </w:rPr>
              <m:t>T</m:t>
            </m:r>
          </m:den>
        </m:f>
        <m:d>
          <m:dPr>
            <m:ctrlPr>
              <w:rPr>
                <w:rFonts w:ascii="Cambria Math" w:hAnsi="Cambria Math"/>
                <w:bCs/>
                <w:i/>
                <w:sz w:val="24"/>
                <w:szCs w:val="24"/>
              </w:rPr>
            </m:ctrlPr>
          </m:dPr>
          <m:e>
            <m:r>
              <w:rPr>
                <w:rFonts w:ascii="Cambria Math" w:hAnsi="Cambria Math"/>
                <w:sz w:val="24"/>
                <w:szCs w:val="24"/>
              </w:rPr>
              <m:t>P+4810</m:t>
            </m:r>
            <m:f>
              <m:fPr>
                <m:ctrlPr>
                  <w:rPr>
                    <w:rFonts w:ascii="Cambria Math" w:hAnsi="Cambria Math"/>
                    <w:bCs/>
                    <w:i/>
                    <w:sz w:val="24"/>
                    <w:szCs w:val="24"/>
                  </w:rPr>
                </m:ctrlPr>
              </m:fPr>
              <m:num>
                <m:r>
                  <w:rPr>
                    <w:rFonts w:ascii="Cambria Math" w:hAnsi="Cambria Math"/>
                    <w:sz w:val="24"/>
                    <w:szCs w:val="24"/>
                  </w:rPr>
                  <m:t>e</m:t>
                </m:r>
              </m:num>
              <m:den>
                <m:r>
                  <w:rPr>
                    <w:rFonts w:ascii="Cambria Math" w:hAnsi="Cambria Math"/>
                    <w:sz w:val="24"/>
                    <w:szCs w:val="24"/>
                  </w:rPr>
                  <m:t>T</m:t>
                </m:r>
              </m:den>
            </m:f>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oMath>
      <w:r w:rsidRPr="00D120D8">
        <w:rPr>
          <w:rFonts w:eastAsiaTheme="minorEastAsia"/>
          <w:bCs/>
          <w:sz w:val="24"/>
          <w:szCs w:val="24"/>
        </w:rPr>
        <w:t xml:space="preserve">  …………………….. (1)</w:t>
      </w:r>
    </w:p>
    <w:p w14:paraId="23C54400" w14:textId="77777777" w:rsidR="00F832C0" w:rsidRPr="00D120D8" w:rsidRDefault="00F832C0" w:rsidP="00F832C0">
      <w:pPr>
        <w:rPr>
          <w:rFonts w:eastAsiaTheme="minorEastAsia"/>
          <w:bCs/>
          <w:sz w:val="24"/>
          <w:szCs w:val="24"/>
        </w:rPr>
      </w:pPr>
    </w:p>
    <w:p w14:paraId="61CE7795" w14:textId="77777777" w:rsidR="00F832C0" w:rsidRPr="00D120D8" w:rsidRDefault="00F832C0" w:rsidP="00F832C0">
      <w:pPr>
        <w:tabs>
          <w:tab w:val="left" w:pos="6135"/>
        </w:tabs>
        <w:rPr>
          <w:rFonts w:eastAsiaTheme="minorEastAsia"/>
          <w:bCs/>
          <w:sz w:val="24"/>
          <w:szCs w:val="24"/>
        </w:rPr>
      </w:pPr>
      <w:r w:rsidRPr="00D120D8">
        <w:rPr>
          <w:rFonts w:eastAsiaTheme="minorEastAsia"/>
          <w:bCs/>
          <w:sz w:val="24"/>
          <w:szCs w:val="24"/>
        </w:rPr>
        <w:t xml:space="preserve">Expand to get </w:t>
      </w: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dry</m:t>
            </m:r>
          </m:sub>
        </m:sSub>
        <m:r>
          <w:rPr>
            <w:rFonts w:ascii="Cambria Math" w:eastAsiaTheme="minorEastAsia" w:hAnsi="Cambria Math"/>
            <w:sz w:val="24"/>
            <w:szCs w:val="24"/>
          </w:rPr>
          <m:t xml:space="preserve"> and </m:t>
        </m:r>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 xml:space="preserve">wet </m:t>
            </m:r>
          </m:sub>
        </m:sSub>
      </m:oMath>
    </w:p>
    <w:p w14:paraId="48CE8930" w14:textId="77777777" w:rsidR="00F832C0" w:rsidRDefault="00F832C0" w:rsidP="00F832C0">
      <w:pPr>
        <w:rPr>
          <w:rFonts w:eastAsiaTheme="minorEastAsia"/>
          <w:bCs/>
          <w:sz w:val="28"/>
          <w:szCs w:val="28"/>
        </w:rPr>
      </w:pPr>
    </w:p>
    <w:p w14:paraId="3671CC28" w14:textId="77777777" w:rsidR="00F832C0" w:rsidRPr="00D120D8" w:rsidRDefault="00F832C0" w:rsidP="00F832C0">
      <w:pPr>
        <w:rPr>
          <w:bCs/>
          <w:sz w:val="24"/>
          <w:szCs w:val="24"/>
        </w:rPr>
      </w:pPr>
      <w:bookmarkStart w:id="6" w:name="_Hlk198972431"/>
      <w:r w:rsidRPr="00D120D8">
        <w:rPr>
          <w:bCs/>
          <w:sz w:val="24"/>
          <w:szCs w:val="24"/>
        </w:rPr>
        <w:t>With the “dry term” of radio refractivity given by:</w:t>
      </w:r>
    </w:p>
    <w:p w14:paraId="46B1EC94" w14:textId="77777777" w:rsidR="00F832C0" w:rsidRPr="00D120D8" w:rsidRDefault="00000000" w:rsidP="00F832C0">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r>
          <w:rPr>
            <w:rFonts w:ascii="Cambria Math" w:hAnsi="Cambria Math"/>
            <w:sz w:val="24"/>
            <w:szCs w:val="24"/>
          </w:rPr>
          <m:t>=77.6</m:t>
        </m:r>
        <m:f>
          <m:fPr>
            <m:ctrlPr>
              <w:rPr>
                <w:rFonts w:ascii="Cambria Math" w:hAnsi="Cambria Math"/>
                <w:bCs/>
                <w:i/>
                <w:sz w:val="24"/>
                <w:szCs w:val="24"/>
              </w:rPr>
            </m:ctrlPr>
          </m:fPr>
          <m:num>
            <m:r>
              <w:rPr>
                <w:rFonts w:ascii="Cambria Math" w:hAnsi="Cambria Math"/>
                <w:sz w:val="24"/>
                <w:szCs w:val="24"/>
              </w:rPr>
              <m:t>p</m:t>
            </m:r>
          </m:num>
          <m:den>
            <m:r>
              <w:rPr>
                <w:rFonts w:ascii="Cambria Math" w:hAnsi="Cambria Math"/>
                <w:sz w:val="24"/>
                <w:szCs w:val="24"/>
              </w:rPr>
              <m:t>T</m:t>
            </m:r>
          </m:den>
        </m:f>
        <m:r>
          <w:rPr>
            <w:rFonts w:ascii="Cambria Math" w:hAnsi="Cambria Math"/>
            <w:sz w:val="24"/>
            <w:szCs w:val="24"/>
          </w:rPr>
          <m:t xml:space="preserve">  </m:t>
        </m:r>
      </m:oMath>
      <w:r w:rsidR="00F832C0" w:rsidRPr="00D120D8">
        <w:rPr>
          <w:rFonts w:eastAsiaTheme="minorEastAsia"/>
          <w:bCs/>
          <w:sz w:val="24"/>
          <w:szCs w:val="24"/>
        </w:rPr>
        <w:t xml:space="preserve"> …………………………………………………… (2)</w:t>
      </w:r>
    </w:p>
    <w:p w14:paraId="32CDBFA2" w14:textId="77777777" w:rsidR="00F832C0" w:rsidRPr="00D120D8" w:rsidRDefault="00F832C0" w:rsidP="00F832C0">
      <w:pPr>
        <w:rPr>
          <w:bCs/>
          <w:sz w:val="24"/>
          <w:szCs w:val="24"/>
        </w:rPr>
      </w:pPr>
      <w:r w:rsidRPr="00D120D8">
        <w:rPr>
          <w:bCs/>
          <w:sz w:val="24"/>
          <w:szCs w:val="24"/>
        </w:rPr>
        <w:t>With the “wet term” of radio refractivity given by:</w:t>
      </w:r>
    </w:p>
    <w:p w14:paraId="1A3D89D6" w14:textId="77777777" w:rsidR="00F832C0" w:rsidRPr="00D120D8" w:rsidRDefault="00000000" w:rsidP="00F832C0">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r>
          <w:rPr>
            <w:rFonts w:ascii="Cambria Math" w:hAnsi="Cambria Math"/>
            <w:sz w:val="24"/>
            <w:szCs w:val="24"/>
          </w:rPr>
          <m:t>=3.73×</m:t>
        </m:r>
        <m:sSup>
          <m:sSupPr>
            <m:ctrlPr>
              <w:rPr>
                <w:rFonts w:ascii="Cambria Math" w:hAnsi="Cambria Math"/>
                <w:bCs/>
                <w:i/>
                <w:sz w:val="24"/>
                <w:szCs w:val="24"/>
              </w:rPr>
            </m:ctrlPr>
          </m:sSupPr>
          <m:e>
            <m:r>
              <w:rPr>
                <w:rFonts w:ascii="Cambria Math" w:hAnsi="Cambria Math"/>
                <w:sz w:val="24"/>
                <w:szCs w:val="24"/>
              </w:rPr>
              <m:t>10</m:t>
            </m:r>
          </m:e>
          <m:sup>
            <m:r>
              <w:rPr>
                <w:rFonts w:ascii="Cambria Math" w:hAnsi="Cambria Math"/>
                <w:sz w:val="24"/>
                <w:szCs w:val="24"/>
              </w:rPr>
              <m:t>5</m:t>
            </m:r>
          </m:sup>
        </m:sSup>
        <m:f>
          <m:fPr>
            <m:ctrlPr>
              <w:rPr>
                <w:rFonts w:ascii="Cambria Math" w:hAnsi="Cambria Math"/>
                <w:bCs/>
                <w:i/>
                <w:sz w:val="24"/>
                <w:szCs w:val="24"/>
              </w:rPr>
            </m:ctrlPr>
          </m:fPr>
          <m:num>
            <m:r>
              <w:rPr>
                <w:rFonts w:ascii="Cambria Math" w:hAnsi="Cambria Math"/>
                <w:sz w:val="24"/>
                <w:szCs w:val="24"/>
              </w:rPr>
              <m:t>e</m:t>
            </m:r>
          </m:num>
          <m:den>
            <m:sSup>
              <m:sSupPr>
                <m:ctrlPr>
                  <w:rPr>
                    <w:rFonts w:ascii="Cambria Math" w:hAnsi="Cambria Math"/>
                    <w:bCs/>
                    <w:i/>
                    <w:sz w:val="24"/>
                    <w:szCs w:val="24"/>
                  </w:rPr>
                </m:ctrlPr>
              </m:sSupPr>
              <m:e>
                <m:r>
                  <w:rPr>
                    <w:rFonts w:ascii="Cambria Math" w:hAnsi="Cambria Math"/>
                    <w:sz w:val="24"/>
                    <w:szCs w:val="24"/>
                  </w:rPr>
                  <m:t>T</m:t>
                </m:r>
              </m:e>
              <m:sup>
                <m:r>
                  <w:rPr>
                    <w:rFonts w:ascii="Cambria Math" w:hAnsi="Cambria Math"/>
                    <w:sz w:val="24"/>
                    <w:szCs w:val="24"/>
                  </w:rPr>
                  <m:t>2</m:t>
                </m:r>
              </m:sup>
            </m:sSup>
          </m:den>
        </m:f>
      </m:oMath>
      <w:r w:rsidR="00F832C0" w:rsidRPr="00D120D8">
        <w:rPr>
          <w:rFonts w:eastAsiaTheme="minorEastAsia"/>
          <w:bCs/>
          <w:sz w:val="24"/>
          <w:szCs w:val="24"/>
        </w:rPr>
        <w:t xml:space="preserve"> …………………………………………. (3)</w:t>
      </w:r>
    </w:p>
    <w:p w14:paraId="45DDA45E" w14:textId="77777777" w:rsidR="00F832C0" w:rsidRPr="00D120D8" w:rsidRDefault="00F832C0" w:rsidP="00F832C0">
      <w:pPr>
        <w:rPr>
          <w:bCs/>
          <w:sz w:val="24"/>
          <w:szCs w:val="24"/>
        </w:rPr>
      </w:pPr>
      <w:bookmarkStart w:id="7" w:name="_Hlk198973337"/>
      <w:r w:rsidRPr="00D120D8">
        <w:rPr>
          <w:bCs/>
          <w:sz w:val="24"/>
          <w:szCs w:val="24"/>
        </w:rPr>
        <w:t>Where P= Atmospheric Pressure (hPa)</w:t>
      </w:r>
    </w:p>
    <w:p w14:paraId="62F78AE1" w14:textId="77777777" w:rsidR="00F832C0" w:rsidRPr="00D120D8" w:rsidRDefault="00F832C0" w:rsidP="00F832C0">
      <w:pPr>
        <w:rPr>
          <w:bCs/>
          <w:sz w:val="24"/>
          <w:szCs w:val="24"/>
        </w:rPr>
      </w:pPr>
      <w:r w:rsidRPr="00D120D8">
        <w:rPr>
          <w:bCs/>
          <w:sz w:val="24"/>
          <w:szCs w:val="24"/>
        </w:rPr>
        <w:t>T= Absolute Temperature (K)</w:t>
      </w:r>
    </w:p>
    <w:bookmarkEnd w:id="5"/>
    <w:bookmarkEnd w:id="6"/>
    <w:p w14:paraId="4D97C6AF" w14:textId="77777777" w:rsidR="00F832C0" w:rsidRPr="00D120D8" w:rsidRDefault="00F832C0" w:rsidP="00F832C0">
      <w:pPr>
        <w:rPr>
          <w:bCs/>
          <w:sz w:val="24"/>
          <w:szCs w:val="24"/>
        </w:rPr>
      </w:pPr>
      <w:r w:rsidRPr="00D120D8">
        <w:rPr>
          <w:bCs/>
          <w:sz w:val="24"/>
          <w:szCs w:val="24"/>
        </w:rPr>
        <w:t>e= Water Vapor (hPa)</w:t>
      </w:r>
    </w:p>
    <w:p w14:paraId="52AE0575" w14:textId="77777777" w:rsidR="00F832C0" w:rsidRDefault="00F832C0" w:rsidP="00F832C0">
      <w:pPr>
        <w:rPr>
          <w:bCs/>
          <w:sz w:val="28"/>
          <w:szCs w:val="28"/>
        </w:rPr>
      </w:pPr>
    </w:p>
    <w:p w14:paraId="79144A31" w14:textId="77777777" w:rsidR="00F832C0" w:rsidRDefault="00F832C0" w:rsidP="00F832C0">
      <w:pPr>
        <w:rPr>
          <w:bCs/>
          <w:sz w:val="24"/>
          <w:szCs w:val="24"/>
        </w:rPr>
      </w:pPr>
    </w:p>
    <w:p w14:paraId="1A6F4133" w14:textId="77777777" w:rsidR="00F832C0" w:rsidRDefault="00F832C0" w:rsidP="00F832C0">
      <w:pPr>
        <w:rPr>
          <w:bCs/>
          <w:sz w:val="24"/>
          <w:szCs w:val="24"/>
        </w:rPr>
      </w:pPr>
    </w:p>
    <w:p w14:paraId="3924FDB2" w14:textId="77777777" w:rsidR="00F832C0" w:rsidRDefault="00F832C0" w:rsidP="00F832C0">
      <w:pPr>
        <w:jc w:val="center"/>
        <w:rPr>
          <w:bCs/>
          <w:sz w:val="24"/>
          <w:szCs w:val="24"/>
        </w:rPr>
      </w:pPr>
    </w:p>
    <w:p w14:paraId="5B256A08" w14:textId="77777777" w:rsidR="00F832C0" w:rsidRDefault="00F832C0" w:rsidP="00F832C0">
      <w:pPr>
        <w:jc w:val="center"/>
        <w:rPr>
          <w:bCs/>
          <w:sz w:val="24"/>
          <w:szCs w:val="24"/>
        </w:rPr>
      </w:pPr>
      <w:r>
        <w:rPr>
          <w:bCs/>
          <w:sz w:val="24"/>
          <w:szCs w:val="24"/>
        </w:rPr>
        <w:t>6</w:t>
      </w:r>
    </w:p>
    <w:p w14:paraId="4561A2FA" w14:textId="77777777" w:rsidR="00F832C0" w:rsidRPr="00D120D8" w:rsidRDefault="00F832C0" w:rsidP="00F832C0">
      <w:pPr>
        <w:rPr>
          <w:bCs/>
          <w:sz w:val="24"/>
          <w:szCs w:val="24"/>
        </w:rPr>
      </w:pPr>
      <w:r w:rsidRPr="00D120D8">
        <w:rPr>
          <w:bCs/>
          <w:sz w:val="24"/>
          <w:szCs w:val="24"/>
        </w:rPr>
        <w:lastRenderedPageBreak/>
        <w:t>The relationship between water vapor pressure (e) and relative humidity (RH) is</w:t>
      </w:r>
      <w:r>
        <w:rPr>
          <w:bCs/>
          <w:sz w:val="28"/>
          <w:szCs w:val="28"/>
        </w:rPr>
        <w:t xml:space="preserve"> </w:t>
      </w:r>
      <w:r w:rsidRPr="00D120D8">
        <w:rPr>
          <w:bCs/>
          <w:sz w:val="24"/>
          <w:szCs w:val="24"/>
        </w:rPr>
        <w:t>given by the expression:</w:t>
      </w:r>
    </w:p>
    <w:p w14:paraId="4DB62424" w14:textId="77777777" w:rsidR="00F832C0" w:rsidRPr="00D120D8" w:rsidRDefault="00F832C0" w:rsidP="00F832C0">
      <w:pPr>
        <w:rPr>
          <w:rFonts w:eastAsiaTheme="minorEastAsia"/>
          <w:bCs/>
          <w:sz w:val="24"/>
          <w:szCs w:val="24"/>
        </w:rPr>
      </w:pPr>
      <w:r w:rsidRPr="00D120D8">
        <w:rPr>
          <w:bCs/>
          <w:sz w:val="24"/>
          <w:szCs w:val="24"/>
        </w:rPr>
        <w:t xml:space="preserve">e= </w:t>
      </w:r>
      <m:oMath>
        <m:f>
          <m:fPr>
            <m:ctrlPr>
              <w:rPr>
                <w:rFonts w:ascii="Cambria Math" w:hAnsi="Cambria Math"/>
                <w:bCs/>
                <w:i/>
                <w:sz w:val="24"/>
                <w:szCs w:val="24"/>
              </w:rPr>
            </m:ctrlPr>
          </m:fPr>
          <m:num>
            <m:r>
              <w:rPr>
                <w:rFonts w:ascii="Cambria Math" w:hAnsi="Cambria Math"/>
                <w:sz w:val="24"/>
                <w:szCs w:val="24"/>
              </w:rPr>
              <m:t>H</m:t>
            </m:r>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num>
          <m:den>
            <m:r>
              <w:rPr>
                <w:rFonts w:ascii="Cambria Math" w:hAnsi="Cambria Math"/>
                <w:sz w:val="24"/>
                <w:szCs w:val="24"/>
              </w:rPr>
              <m:t>100</m:t>
            </m:r>
          </m:den>
        </m:f>
      </m:oMath>
      <w:r w:rsidRPr="00D120D8">
        <w:rPr>
          <w:rFonts w:eastAsiaTheme="minorEastAsia"/>
          <w:bCs/>
          <w:sz w:val="24"/>
          <w:szCs w:val="24"/>
        </w:rPr>
        <w:t xml:space="preserve">   ………………………………………………… (4)</w:t>
      </w:r>
    </w:p>
    <w:p w14:paraId="5F955251" w14:textId="77777777" w:rsidR="00F832C0" w:rsidRPr="00D120D8" w:rsidRDefault="00F832C0" w:rsidP="00F832C0">
      <w:pPr>
        <w:rPr>
          <w:rFonts w:eastAsiaTheme="minorEastAsia"/>
          <w:bCs/>
          <w:sz w:val="24"/>
          <w:szCs w:val="24"/>
        </w:rPr>
      </w:pPr>
      <w:r w:rsidRPr="00D120D8">
        <w:rPr>
          <w:rFonts w:eastAsiaTheme="minorEastAsia"/>
          <w:bCs/>
          <w:sz w:val="24"/>
          <w:szCs w:val="24"/>
        </w:rPr>
        <w:t>Where H = Relative Humidity</w:t>
      </w:r>
    </w:p>
    <w:p w14:paraId="7E83D413" w14:textId="77777777" w:rsidR="00F832C0" w:rsidRPr="00D120D8" w:rsidRDefault="00000000" w:rsidP="00F832C0">
      <w:pPr>
        <w:rPr>
          <w:rFonts w:eastAsiaTheme="minorEastAsia"/>
          <w:sz w:val="24"/>
          <w:szCs w:val="24"/>
        </w:rPr>
      </w:pPr>
      <m:oMath>
        <m:sSub>
          <m:sSubPr>
            <m:ctrlPr>
              <w:rPr>
                <w:rFonts w:ascii="Cambria Math" w:hAnsi="Cambria Math"/>
                <w:b/>
                <w:i/>
                <w:sz w:val="24"/>
                <w:szCs w:val="24"/>
              </w:rPr>
            </m:ctrlPr>
          </m:sSubPr>
          <m:e>
            <m:r>
              <m:rPr>
                <m:sty m:val="p"/>
              </m:rPr>
              <w:rPr>
                <w:rFonts w:ascii="Cambria Math" w:hAnsi="Cambria Math"/>
                <w:sz w:val="24"/>
                <w:szCs w:val="24"/>
              </w:rPr>
              <m:t>e</m:t>
            </m:r>
          </m:e>
          <m:sub>
            <m:r>
              <m:rPr>
                <m:sty m:val="bi"/>
              </m:rPr>
              <w:rPr>
                <w:rFonts w:ascii="Cambria Math" w:hAnsi="Cambria Math"/>
                <w:sz w:val="24"/>
                <w:szCs w:val="24"/>
              </w:rPr>
              <m:t xml:space="preserve">s </m:t>
            </m:r>
          </m:sub>
        </m:sSub>
      </m:oMath>
      <w:r w:rsidR="00F832C0" w:rsidRPr="00D120D8">
        <w:rPr>
          <w:rFonts w:eastAsiaTheme="minorEastAsia"/>
          <w:sz w:val="24"/>
          <w:szCs w:val="24"/>
        </w:rPr>
        <w:t>= Saturated Water Vapor</w:t>
      </w:r>
    </w:p>
    <w:p w14:paraId="226BD743" w14:textId="77777777" w:rsidR="00F832C0" w:rsidRPr="00D120D8" w:rsidRDefault="00F832C0" w:rsidP="00F832C0">
      <w:pPr>
        <w:rPr>
          <w:rFonts w:eastAsiaTheme="minorEastAsia"/>
          <w:sz w:val="24"/>
          <w:szCs w:val="24"/>
        </w:rPr>
      </w:pPr>
    </w:p>
    <w:p w14:paraId="1E2DF0A5" w14:textId="77777777" w:rsidR="00F832C0" w:rsidRPr="00D120D8" w:rsidRDefault="00000000" w:rsidP="00F832C0">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a exp (</m:t>
        </m:r>
        <m:f>
          <m:fPr>
            <m:ctrlPr>
              <w:rPr>
                <w:rFonts w:ascii="Cambria Math" w:hAnsi="Cambria Math"/>
                <w:bCs/>
                <w:i/>
                <w:sz w:val="24"/>
                <w:szCs w:val="24"/>
              </w:rPr>
            </m:ctrlPr>
          </m:fPr>
          <m:num>
            <m:r>
              <w:rPr>
                <w:rFonts w:ascii="Cambria Math" w:hAnsi="Cambria Math"/>
                <w:sz w:val="24"/>
                <w:szCs w:val="24"/>
              </w:rPr>
              <m:t>bt</m:t>
            </m:r>
          </m:num>
          <m:den>
            <m:r>
              <w:rPr>
                <w:rFonts w:ascii="Cambria Math" w:hAnsi="Cambria Math"/>
                <w:sz w:val="24"/>
                <w:szCs w:val="24"/>
              </w:rPr>
              <m:t>t+c</m:t>
            </m:r>
          </m:den>
        </m:f>
      </m:oMath>
      <w:r w:rsidR="00F832C0" w:rsidRPr="00D120D8">
        <w:rPr>
          <w:rFonts w:eastAsiaTheme="minorEastAsia"/>
          <w:bCs/>
          <w:sz w:val="24"/>
          <w:szCs w:val="24"/>
        </w:rPr>
        <w:t>)  ………………………………… (5)</w:t>
      </w:r>
    </w:p>
    <w:p w14:paraId="6375B278" w14:textId="77777777" w:rsidR="00F832C0" w:rsidRPr="00D120D8" w:rsidRDefault="00F832C0" w:rsidP="00F832C0">
      <w:pPr>
        <w:rPr>
          <w:rFonts w:eastAsiaTheme="minorEastAsia"/>
          <w:bCs/>
          <w:sz w:val="24"/>
          <w:szCs w:val="24"/>
        </w:rPr>
      </w:pPr>
    </w:p>
    <w:p w14:paraId="354C9F34" w14:textId="77777777" w:rsidR="00F832C0" w:rsidRPr="00D120D8" w:rsidRDefault="00F832C0" w:rsidP="00F832C0">
      <w:pPr>
        <w:rPr>
          <w:bCs/>
          <w:sz w:val="24"/>
          <w:szCs w:val="24"/>
        </w:rPr>
      </w:pPr>
      <w:bookmarkStart w:id="8" w:name="_Hlk198974124"/>
      <w:r w:rsidRPr="00D120D8">
        <w:rPr>
          <w:bCs/>
          <w:sz w:val="24"/>
          <w:szCs w:val="24"/>
        </w:rPr>
        <w:t>Where, a = 6.1121</w:t>
      </w:r>
    </w:p>
    <w:p w14:paraId="57846029" w14:textId="77777777" w:rsidR="00F832C0" w:rsidRPr="00D120D8" w:rsidRDefault="00F832C0" w:rsidP="00F832C0">
      <w:pPr>
        <w:rPr>
          <w:bCs/>
          <w:sz w:val="24"/>
          <w:szCs w:val="24"/>
        </w:rPr>
      </w:pPr>
      <w:r w:rsidRPr="00D120D8">
        <w:rPr>
          <w:bCs/>
          <w:sz w:val="24"/>
          <w:szCs w:val="24"/>
        </w:rPr>
        <w:t>b = 17.502</w:t>
      </w:r>
    </w:p>
    <w:p w14:paraId="0C69EFAC" w14:textId="77777777" w:rsidR="00F832C0" w:rsidRPr="00D120D8" w:rsidRDefault="00F832C0" w:rsidP="00F832C0">
      <w:pPr>
        <w:rPr>
          <w:bCs/>
          <w:sz w:val="24"/>
          <w:szCs w:val="24"/>
        </w:rPr>
      </w:pPr>
      <w:r w:rsidRPr="00D120D8">
        <w:rPr>
          <w:bCs/>
          <w:sz w:val="24"/>
          <w:szCs w:val="24"/>
        </w:rPr>
        <w:t>c = 24097</w:t>
      </w:r>
    </w:p>
    <w:p w14:paraId="571C46BD" w14:textId="77777777" w:rsidR="00F832C0" w:rsidRPr="00D120D8" w:rsidRDefault="00F832C0" w:rsidP="00F832C0">
      <w:pPr>
        <w:rPr>
          <w:rFonts w:eastAsiaTheme="minorEastAsia"/>
          <w:sz w:val="24"/>
          <w:szCs w:val="24"/>
        </w:rPr>
      </w:pPr>
      <w:r w:rsidRPr="00D120D8">
        <w:rPr>
          <w:bCs/>
          <w:sz w:val="24"/>
          <w:szCs w:val="24"/>
        </w:rPr>
        <w:t>t = Temperature (</w:t>
      </w:r>
      <m:oMath>
        <m:r>
          <w:rPr>
            <w:rFonts w:ascii="Cambria Math" w:hAnsi="Cambria Math"/>
            <w:sz w:val="24"/>
            <w:szCs w:val="24"/>
          </w:rPr>
          <m:t>℃)</m:t>
        </m:r>
      </m:oMath>
    </w:p>
    <w:p w14:paraId="72D2B5C5" w14:textId="77777777" w:rsidR="00F832C0" w:rsidRPr="00D120D8" w:rsidRDefault="00F832C0" w:rsidP="00F832C0">
      <w:pPr>
        <w:rPr>
          <w:rFonts w:eastAsiaTheme="minorEastAsia"/>
          <w:bCs/>
          <w:sz w:val="24"/>
          <w:szCs w:val="24"/>
        </w:rPr>
      </w:pPr>
    </w:p>
    <w:bookmarkEnd w:id="7"/>
    <w:p w14:paraId="1894431A" w14:textId="77777777" w:rsidR="00F832C0" w:rsidRPr="00D120D8" w:rsidRDefault="00F832C0" w:rsidP="00F832C0">
      <w:pPr>
        <w:rPr>
          <w:rFonts w:eastAsiaTheme="minorEastAsia"/>
          <w:bCs/>
          <w:sz w:val="24"/>
          <w:szCs w:val="24"/>
        </w:rPr>
      </w:pPr>
    </w:p>
    <w:p w14:paraId="0ADEEBBB" w14:textId="77777777" w:rsidR="00F832C0" w:rsidRPr="00D120D8" w:rsidRDefault="00F832C0" w:rsidP="00F832C0">
      <w:pPr>
        <w:rPr>
          <w:rFonts w:eastAsiaTheme="minorEastAsia"/>
          <w:bCs/>
          <w:sz w:val="24"/>
          <w:szCs w:val="24"/>
        </w:rPr>
      </w:pPr>
      <w:r w:rsidRPr="00D120D8">
        <w:rPr>
          <w:rFonts w:eastAsiaTheme="minorEastAsia"/>
          <w:bCs/>
          <w:sz w:val="24"/>
          <w:szCs w:val="24"/>
        </w:rPr>
        <w:t>Refractivity Gradient:</w:t>
      </w:r>
    </w:p>
    <w:p w14:paraId="250609A7" w14:textId="77777777" w:rsidR="00F832C0" w:rsidRPr="00D120D8" w:rsidRDefault="00F832C0" w:rsidP="00F832C0">
      <w:pPr>
        <w:rPr>
          <w:rFonts w:eastAsiaTheme="minorEastAsia"/>
          <w:bCs/>
          <w:sz w:val="24"/>
          <w:szCs w:val="24"/>
        </w:rPr>
      </w:pPr>
      <w:r w:rsidRPr="00D120D8">
        <w:rPr>
          <w:rFonts w:eastAsiaTheme="minorEastAsia"/>
          <w:bCs/>
          <w:sz w:val="24"/>
          <w:szCs w:val="24"/>
        </w:rPr>
        <w:t>The radio refractivity N, also decrease exponentially in the troposphere with height:</w:t>
      </w:r>
    </w:p>
    <w:p w14:paraId="73ACFF4A" w14:textId="77777777" w:rsidR="00F832C0" w:rsidRPr="00D120D8" w:rsidRDefault="00000000" w:rsidP="00F832C0">
      <w:pPr>
        <w:rPr>
          <w:rFonts w:eastAsiaTheme="minorEastAsia"/>
          <w:bCs/>
          <w:sz w:val="24"/>
          <w:szCs w:val="24"/>
        </w:rPr>
      </w:p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o</m:t>
            </m:r>
          </m:sub>
        </m:sSub>
      </m:oMath>
      <w:r w:rsidR="00F832C0" w:rsidRPr="00D120D8">
        <w:rPr>
          <w:rFonts w:eastAsiaTheme="minorEastAsia"/>
          <w:bCs/>
          <w:sz w:val="24"/>
          <w:szCs w:val="24"/>
        </w:rPr>
        <w:t xml:space="preserve"> =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F832C0" w:rsidRPr="00D120D8">
        <w:rPr>
          <w:rFonts w:eastAsiaTheme="minorEastAsia"/>
          <w:bCs/>
          <w:sz w:val="24"/>
          <w:szCs w:val="24"/>
        </w:rPr>
        <w:t>exp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r>
              <w:rPr>
                <w:rFonts w:ascii="Cambria Math" w:eastAsiaTheme="minorEastAsia" w:hAnsi="Cambria Math"/>
                <w:sz w:val="24"/>
                <w:szCs w:val="24"/>
              </w:rPr>
              <m:t>H</m:t>
            </m:r>
          </m:den>
        </m:f>
        <m:r>
          <w:rPr>
            <w:rFonts w:ascii="Cambria Math" w:eastAsiaTheme="minorEastAsia" w:hAnsi="Cambria Math"/>
            <w:sz w:val="24"/>
            <w:szCs w:val="24"/>
          </w:rPr>
          <m:t>)</m:t>
        </m:r>
      </m:oMath>
      <w:r w:rsidR="00F832C0" w:rsidRPr="00D120D8">
        <w:rPr>
          <w:rFonts w:eastAsiaTheme="minorEastAsia"/>
          <w:bCs/>
          <w:sz w:val="24"/>
          <w:szCs w:val="24"/>
        </w:rPr>
        <w:t xml:space="preserve">  OR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F832C0" w:rsidRPr="00D120D8">
        <w:rPr>
          <w:rFonts w:eastAsiaTheme="minorEastAsia"/>
          <w:bCs/>
          <w:sz w:val="24"/>
          <w:szCs w:val="24"/>
        </w:rPr>
        <w:t xml:space="preserve"> = 315</w:t>
      </w:r>
      <m:oMath>
        <m:sSup>
          <m:sSupPr>
            <m:ctrlPr>
              <w:rPr>
                <w:rFonts w:ascii="Cambria Math" w:eastAsiaTheme="minorEastAsia" w:hAnsi="Cambria Math"/>
                <w:bCs/>
                <w:i/>
                <w:sz w:val="24"/>
                <w:szCs w:val="24"/>
              </w:rPr>
            </m:ctrlPr>
          </m:sSupPr>
          <m:e>
            <m:r>
              <w:rPr>
                <w:rFonts w:ascii="Cambria Math" w:eastAsiaTheme="minorEastAsia" w:hAnsi="Cambria Math"/>
                <w:sz w:val="24"/>
                <w:szCs w:val="24"/>
              </w:rPr>
              <m:t>exp</m:t>
            </m:r>
          </m:e>
          <m:sup>
            <m:r>
              <w:rPr>
                <w:rFonts w:ascii="Cambria Math" w:eastAsiaTheme="minorEastAsia" w:hAnsi="Cambria Math"/>
                <w:sz w:val="24"/>
                <w:szCs w:val="24"/>
              </w:rPr>
              <m:t>-0.136</m:t>
            </m:r>
            <m:r>
              <w:rPr>
                <w:rFonts w:ascii="Cambria Math" w:eastAsiaTheme="minorEastAsia" w:hAnsi="Cambria Math"/>
                <w:sz w:val="24"/>
                <w:szCs w:val="24"/>
              </w:rPr>
              <m:t>h</m:t>
            </m:r>
          </m:sup>
        </m:sSup>
      </m:oMath>
      <w:r w:rsidR="00F832C0" w:rsidRPr="00D120D8">
        <w:rPr>
          <w:rFonts w:eastAsiaTheme="minorEastAsia"/>
          <w:bCs/>
          <w:sz w:val="24"/>
          <w:szCs w:val="24"/>
        </w:rPr>
        <w:t xml:space="preserve"> </w:t>
      </w:r>
    </w:p>
    <w:p w14:paraId="4ECABFDB" w14:textId="77777777" w:rsidR="00F832C0" w:rsidRPr="00D120D8" w:rsidRDefault="00F832C0" w:rsidP="00F832C0">
      <w:pPr>
        <w:rPr>
          <w:rFonts w:eastAsiaTheme="minorEastAsia"/>
          <w:bCs/>
          <w:sz w:val="24"/>
          <w:szCs w:val="24"/>
        </w:rPr>
      </w:pPr>
      <w:r w:rsidRPr="00D120D8">
        <w:rPr>
          <w:rFonts w:eastAsiaTheme="minorEastAsia"/>
          <w:bCs/>
          <w:sz w:val="24"/>
          <w:szCs w:val="24"/>
        </w:rPr>
        <w:t xml:space="preserve">Where,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r>
          <w:rPr>
            <w:rFonts w:ascii="Cambria Math" w:eastAsiaTheme="minorEastAsia" w:hAnsi="Cambria Math"/>
            <w:sz w:val="24"/>
            <w:szCs w:val="24"/>
          </w:rPr>
          <m:t xml:space="preserve"> </m:t>
        </m:r>
      </m:oMath>
      <w:r w:rsidRPr="00D120D8">
        <w:rPr>
          <w:rFonts w:eastAsiaTheme="minorEastAsia"/>
          <w:bCs/>
          <w:sz w:val="24"/>
          <w:szCs w:val="24"/>
        </w:rPr>
        <w:t>= Refractivity at surface of the earth</w:t>
      </w:r>
    </w:p>
    <w:p w14:paraId="532F05B5" w14:textId="77777777" w:rsidR="00F832C0" w:rsidRPr="00D120D8" w:rsidRDefault="00000000" w:rsidP="00F832C0">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o</m:t>
            </m:r>
          </m:sub>
        </m:sSub>
      </m:oMath>
      <w:r w:rsidR="00F832C0" w:rsidRPr="00D120D8">
        <w:rPr>
          <w:rFonts w:eastAsiaTheme="minorEastAsia"/>
          <w:bCs/>
          <w:sz w:val="24"/>
          <w:szCs w:val="24"/>
        </w:rPr>
        <w:t xml:space="preserve"> = Average values of atmospheric extrapolated to sea level</w:t>
      </w:r>
    </w:p>
    <w:p w14:paraId="4DFABFBA" w14:textId="77777777" w:rsidR="00F832C0" w:rsidRPr="00D120D8" w:rsidRDefault="00000000" w:rsidP="00F832C0">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F832C0" w:rsidRPr="00D120D8">
        <w:rPr>
          <w:rFonts w:eastAsiaTheme="minorEastAsia"/>
          <w:bCs/>
          <w:sz w:val="24"/>
          <w:szCs w:val="24"/>
        </w:rPr>
        <w:t xml:space="preserve"> = Height of the earth’s surface above sea level</w:t>
      </w:r>
    </w:p>
    <w:p w14:paraId="279A2DA5" w14:textId="77777777" w:rsidR="00F832C0" w:rsidRPr="00D120D8" w:rsidRDefault="00000000" w:rsidP="00F832C0">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F832C0" w:rsidRPr="00D120D8">
        <w:rPr>
          <w:rFonts w:eastAsiaTheme="minorEastAsia"/>
          <w:bCs/>
          <w:sz w:val="24"/>
          <w:szCs w:val="24"/>
        </w:rPr>
        <w:t xml:space="preserve"> = Scale height = 7.35km</w:t>
      </w:r>
    </w:p>
    <w:p w14:paraId="60D5DC12" w14:textId="77777777" w:rsidR="00F832C0" w:rsidRPr="00D120D8" w:rsidRDefault="00F832C0" w:rsidP="00F832C0">
      <w:pPr>
        <w:rPr>
          <w:rFonts w:eastAsiaTheme="minorEastAsia"/>
          <w:bCs/>
          <w:sz w:val="24"/>
          <w:szCs w:val="24"/>
        </w:rPr>
      </w:pPr>
    </w:p>
    <w:bookmarkStart w:id="9" w:name="_Hlk198974829"/>
    <w:bookmarkEnd w:id="8"/>
    <w:p w14:paraId="0768832C" w14:textId="77777777" w:rsidR="00F832C0" w:rsidRPr="00D120D8" w:rsidRDefault="00000000" w:rsidP="00F832C0">
      <w:pPr>
        <w:rPr>
          <w:rFonts w:eastAsiaTheme="minorEastAsia"/>
          <w:sz w:val="24"/>
          <w:szCs w:val="24"/>
        </w:rPr>
      </w:pPr>
      <m:oMath>
        <m:f>
          <m:fPr>
            <m:ctrlPr>
              <w:rPr>
                <w:rFonts w:ascii="Cambria Math" w:hAnsi="Cambria Math"/>
                <w:bCs/>
                <w:i/>
                <w:sz w:val="24"/>
                <w:szCs w:val="24"/>
              </w:rPr>
            </m:ctrlPr>
          </m:fPr>
          <m:num>
            <m:sSub>
              <m:sSubPr>
                <m:ctrlPr>
                  <w:rPr>
                    <w:rFonts w:ascii="Cambria Math" w:hAnsi="Cambria Math"/>
                    <w:i/>
                    <w:sz w:val="24"/>
                    <w:szCs w:val="24"/>
                  </w:rPr>
                </m:ctrlPr>
              </m:sSubPr>
              <m:e>
                <m:r>
                  <w:rPr>
                    <w:rFonts w:ascii="Cambria Math" w:hAnsi="Cambria Math"/>
                    <w:sz w:val="24"/>
                    <w:szCs w:val="24"/>
                  </w:rPr>
                  <m:t>dN</m:t>
                </m:r>
              </m:e>
              <m:sub>
                <m:r>
                  <w:rPr>
                    <w:rFonts w:ascii="Cambria Math" w:hAnsi="Cambria Math"/>
                    <w:sz w:val="24"/>
                    <w:szCs w:val="24"/>
                  </w:rPr>
                  <m:t>o</m:t>
                </m:r>
              </m:sub>
            </m:sSub>
          </m:num>
          <m:den>
            <m:r>
              <w:rPr>
                <w:rFonts w:ascii="Cambria Math" w:hAnsi="Cambria Math"/>
                <w:sz w:val="24"/>
                <w:szCs w:val="24"/>
              </w:rPr>
              <m:t xml:space="preserve">dh </m:t>
            </m:r>
          </m:den>
        </m:f>
      </m:oMath>
      <w:r w:rsidR="00F832C0" w:rsidRPr="00D120D8">
        <w:rPr>
          <w:rFonts w:eastAsiaTheme="minorEastAsia"/>
          <w:bCs/>
          <w:sz w:val="24"/>
          <w:szCs w:val="24"/>
        </w:rPr>
        <w:t xml:space="preserve"> =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oMath>
      <w:r w:rsidR="00F832C0" w:rsidRPr="00D120D8">
        <w:rPr>
          <w:rFonts w:eastAsiaTheme="minorEastAsia"/>
          <w:bCs/>
          <w:sz w:val="24"/>
          <w:szCs w:val="24"/>
        </w:rPr>
        <w:t>exp(</w:t>
      </w:r>
      <m:oMath>
        <m:f>
          <m:fPr>
            <m:ctrlPr>
              <w:rPr>
                <w:rFonts w:ascii="Cambria Math" w:eastAsiaTheme="minorEastAsia" w:hAnsi="Cambria Math"/>
                <w:bCs/>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r>
          <w:rPr>
            <w:rFonts w:ascii="Cambria Math" w:eastAsiaTheme="minorEastAsia" w:hAnsi="Cambria Math"/>
            <w:sz w:val="24"/>
            <w:szCs w:val="24"/>
          </w:rPr>
          <m:t>)</m:t>
        </m:r>
      </m:oMath>
      <w:r w:rsidR="00F832C0" w:rsidRPr="00D120D8">
        <w:rPr>
          <w:rFonts w:eastAsiaTheme="minorEastAsia"/>
          <w:sz w:val="24"/>
          <w:szCs w:val="24"/>
        </w:rPr>
        <w:t xml:space="preserve"> refractivity gradient</w:t>
      </w:r>
    </w:p>
    <w:p w14:paraId="4F7CE049" w14:textId="77777777" w:rsidR="00F832C0" w:rsidRPr="006F6703" w:rsidRDefault="00F832C0" w:rsidP="00F832C0">
      <w:pPr>
        <w:rPr>
          <w:bCs/>
          <w:sz w:val="28"/>
          <w:szCs w:val="28"/>
        </w:rPr>
      </w:pPr>
    </w:p>
    <w:p w14:paraId="04B53E4B" w14:textId="77777777" w:rsidR="00F832C0" w:rsidRDefault="00F832C0" w:rsidP="00F832C0">
      <w:pPr>
        <w:rPr>
          <w:b/>
          <w:sz w:val="28"/>
          <w:szCs w:val="28"/>
        </w:rPr>
      </w:pPr>
    </w:p>
    <w:p w14:paraId="38237AB2" w14:textId="77777777" w:rsidR="00F832C0" w:rsidRDefault="00F832C0" w:rsidP="00F832C0">
      <w:pPr>
        <w:jc w:val="center"/>
        <w:rPr>
          <w:bCs/>
          <w:sz w:val="24"/>
          <w:szCs w:val="24"/>
        </w:rPr>
      </w:pPr>
      <w:r>
        <w:rPr>
          <w:bCs/>
          <w:sz w:val="24"/>
          <w:szCs w:val="24"/>
        </w:rPr>
        <w:t>7</w:t>
      </w:r>
    </w:p>
    <w:p w14:paraId="4426C206" w14:textId="77777777" w:rsidR="00F832C0" w:rsidRPr="00D120D8" w:rsidRDefault="00F832C0" w:rsidP="00F832C0">
      <w:pPr>
        <w:rPr>
          <w:bCs/>
          <w:sz w:val="24"/>
          <w:szCs w:val="24"/>
        </w:rPr>
      </w:pPr>
      <w:r w:rsidRPr="00D120D8">
        <w:rPr>
          <w:bCs/>
          <w:sz w:val="24"/>
          <w:szCs w:val="24"/>
        </w:rPr>
        <w:lastRenderedPageBreak/>
        <w:t>Thus, k may be expressed in terms of refractivity gradient, dN/dh as:</w:t>
      </w:r>
    </w:p>
    <w:p w14:paraId="1DEE4556" w14:textId="77777777" w:rsidR="00F832C0" w:rsidRPr="00D120D8" w:rsidRDefault="00F832C0" w:rsidP="00F832C0">
      <w:pPr>
        <w:rPr>
          <w:rFonts w:eastAsiaTheme="minorEastAsia"/>
          <w:bCs/>
          <w:sz w:val="24"/>
          <w:szCs w:val="24"/>
        </w:rPr>
      </w:pPr>
      <w:r w:rsidRPr="00D120D8">
        <w:rPr>
          <w:bCs/>
          <w:sz w:val="24"/>
          <w:szCs w:val="24"/>
        </w:rPr>
        <w:t>K = [1+</w:t>
      </w:r>
      <m:oMath>
        <m:f>
          <m:fPr>
            <m:ctrlPr>
              <w:rPr>
                <w:rFonts w:ascii="Cambria Math" w:hAnsi="Cambria Math"/>
                <w:bCs/>
                <w:i/>
                <w:sz w:val="24"/>
                <w:szCs w:val="24"/>
              </w:rPr>
            </m:ctrlPr>
          </m:fPr>
          <m:num>
            <m:r>
              <w:rPr>
                <w:rFonts w:ascii="Cambria Math" w:hAnsi="Cambria Math"/>
                <w:sz w:val="24"/>
                <w:szCs w:val="24"/>
              </w:rPr>
              <m:t>(</m:t>
            </m:r>
            <m:f>
              <m:fPr>
                <m:ctrlPr>
                  <w:rPr>
                    <w:rFonts w:ascii="Cambria Math" w:hAnsi="Cambria Math"/>
                    <w:bCs/>
                    <w:i/>
                    <w:sz w:val="24"/>
                    <w:szCs w:val="24"/>
                  </w:rPr>
                </m:ctrlPr>
              </m:fPr>
              <m:num>
                <m:r>
                  <w:rPr>
                    <w:rFonts w:ascii="Cambria Math" w:hAnsi="Cambria Math"/>
                    <w:sz w:val="24"/>
                    <w:szCs w:val="24"/>
                  </w:rPr>
                  <m:t>dN</m:t>
                </m:r>
              </m:num>
              <m:den>
                <m:r>
                  <w:rPr>
                    <w:rFonts w:ascii="Cambria Math" w:hAnsi="Cambria Math"/>
                    <w:sz w:val="24"/>
                    <w:szCs w:val="24"/>
                  </w:rPr>
                  <m:t>dh</m:t>
                </m:r>
              </m:den>
            </m:f>
            <m:r>
              <w:rPr>
                <w:rFonts w:ascii="Cambria Math" w:hAnsi="Cambria Math"/>
                <w:sz w:val="24"/>
                <w:szCs w:val="24"/>
              </w:rPr>
              <m:t>)</m:t>
            </m:r>
          </m:num>
          <m:den>
            <m:r>
              <w:rPr>
                <w:rFonts w:ascii="Cambria Math" w:hAnsi="Cambria Math"/>
                <w:sz w:val="24"/>
                <w:szCs w:val="24"/>
              </w:rPr>
              <m:t>157</m:t>
            </m:r>
          </m:den>
        </m:f>
        <m:sSup>
          <m:sSupPr>
            <m:ctrlPr>
              <w:rPr>
                <w:rFonts w:ascii="Cambria Math" w:hAnsi="Cambria Math"/>
                <w:bCs/>
                <w:i/>
                <w:sz w:val="24"/>
                <w:szCs w:val="24"/>
              </w:rPr>
            </m:ctrlPr>
          </m:sSupPr>
          <m:e>
            <m:r>
              <w:rPr>
                <w:rFonts w:ascii="Cambria Math" w:hAnsi="Cambria Math"/>
                <w:sz w:val="24"/>
                <w:szCs w:val="24"/>
              </w:rPr>
              <m:t>]</m:t>
            </m:r>
          </m:e>
          <m:sup>
            <m:r>
              <w:rPr>
                <w:rFonts w:ascii="Cambria Math" w:hAnsi="Cambria Math"/>
                <w:sz w:val="24"/>
                <w:szCs w:val="24"/>
              </w:rPr>
              <m:t>-1</m:t>
            </m:r>
          </m:sup>
        </m:sSup>
      </m:oMath>
      <w:r w:rsidRPr="00D120D8">
        <w:rPr>
          <w:rFonts w:eastAsiaTheme="minorEastAsia"/>
          <w:bCs/>
          <w:sz w:val="24"/>
          <w:szCs w:val="24"/>
        </w:rPr>
        <w:t xml:space="preserve"> …………………………………………. (5)</w:t>
      </w:r>
    </w:p>
    <w:p w14:paraId="58E6AFF5" w14:textId="77777777" w:rsidR="00F832C0" w:rsidRPr="00D120D8" w:rsidRDefault="00F832C0" w:rsidP="00F832C0">
      <w:pPr>
        <w:tabs>
          <w:tab w:val="center" w:pos="4680"/>
        </w:tabs>
        <w:rPr>
          <w:sz w:val="24"/>
          <w:szCs w:val="24"/>
        </w:rPr>
      </w:pPr>
      <w:r w:rsidRPr="00D120D8">
        <w:rPr>
          <w:rFonts w:eastAsiaTheme="minorEastAsia"/>
          <w:sz w:val="24"/>
          <w:szCs w:val="24"/>
        </w:rPr>
        <w:tab/>
      </w:r>
    </w:p>
    <w:p w14:paraId="24F9414B" w14:textId="77777777" w:rsidR="00F832C0" w:rsidRPr="00D120D8" w:rsidRDefault="00F832C0" w:rsidP="00F832C0">
      <w:pPr>
        <w:rPr>
          <w:rFonts w:eastAsiaTheme="minorEastAsia"/>
          <w:bCs/>
          <w:sz w:val="24"/>
          <w:szCs w:val="24"/>
        </w:rPr>
      </w:pPr>
    </w:p>
    <w:p w14:paraId="094A9452" w14:textId="77777777" w:rsidR="00F832C0" w:rsidRPr="00D120D8" w:rsidRDefault="00F832C0" w:rsidP="00F832C0">
      <w:pPr>
        <w:rPr>
          <w:rFonts w:eastAsiaTheme="minorEastAsia"/>
          <w:bCs/>
          <w:sz w:val="24"/>
          <w:szCs w:val="24"/>
        </w:rPr>
      </w:pPr>
      <w:r w:rsidRPr="00D120D8">
        <w:rPr>
          <w:rFonts w:eastAsiaTheme="minorEastAsia"/>
          <w:bCs/>
          <w:sz w:val="24"/>
          <w:szCs w:val="24"/>
        </w:rPr>
        <w:t>FSV – Field Strength Variation =</w:t>
      </w:r>
    </w:p>
    <w:p w14:paraId="0D28B880" w14:textId="77777777" w:rsidR="00F832C0" w:rsidRPr="00D120D8" w:rsidRDefault="00F832C0" w:rsidP="00F832C0">
      <w:pPr>
        <w:rPr>
          <w:bCs/>
          <w:sz w:val="24"/>
          <w:szCs w:val="24"/>
        </w:rPr>
      </w:pPr>
      <w:r w:rsidRPr="00D120D8">
        <w:rPr>
          <w:rFonts w:eastAsiaTheme="minorEastAsia"/>
          <w:bCs/>
          <w:sz w:val="24"/>
          <w:szCs w:val="24"/>
        </w:rPr>
        <w:t>(</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D120D8">
        <w:rPr>
          <w:rFonts w:eastAsiaTheme="minorEastAsia"/>
          <w:bCs/>
          <w:sz w:val="24"/>
          <w:szCs w:val="24"/>
        </w:rPr>
        <w:t xml:space="preserve">-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D120D8">
        <w:rPr>
          <w:rFonts w:eastAsiaTheme="minorEastAsia"/>
          <w:bCs/>
          <w:sz w:val="24"/>
          <w:szCs w:val="24"/>
        </w:rPr>
        <w:t xml:space="preserve">) </w:t>
      </w:r>
      <m:oMath>
        <m:r>
          <w:rPr>
            <w:rFonts w:ascii="Cambria Math" w:eastAsiaTheme="minorEastAsia" w:hAnsi="Cambria Math"/>
            <w:sz w:val="24"/>
            <w:szCs w:val="24"/>
          </w:rPr>
          <m:t>×</m:t>
        </m:r>
      </m:oMath>
      <w:r w:rsidRPr="00D120D8">
        <w:rPr>
          <w:rFonts w:eastAsiaTheme="minorEastAsia"/>
          <w:bCs/>
          <w:sz w:val="24"/>
          <w:szCs w:val="24"/>
        </w:rPr>
        <w:t xml:space="preserve"> 0.2</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oMath>
    </w:p>
    <w:bookmarkEnd w:id="9"/>
    <w:p w14:paraId="6E3ACE81" w14:textId="77777777" w:rsidR="00F832C0" w:rsidRPr="00D120D8" w:rsidRDefault="00000000" w:rsidP="00F832C0">
      <w:pPr>
        <w:rPr>
          <w:b/>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r>
          <w:rPr>
            <w:rFonts w:ascii="Cambria Math" w:eastAsiaTheme="minorEastAsia" w:hAnsi="Cambria Math"/>
            <w:sz w:val="24"/>
            <w:szCs w:val="24"/>
          </w:rPr>
          <m:t xml:space="preserve">= </m:t>
        </m:r>
      </m:oMath>
      <w:r w:rsidR="00F832C0" w:rsidRPr="00D120D8">
        <w:rPr>
          <w:rFonts w:eastAsiaTheme="minorEastAsia"/>
          <w:bCs/>
          <w:sz w:val="24"/>
          <w:szCs w:val="24"/>
        </w:rPr>
        <w:t>decibel</w:t>
      </w:r>
      <w:r w:rsidR="00F832C0">
        <w:rPr>
          <w:rFonts w:eastAsiaTheme="minorEastAsia"/>
          <w:bCs/>
          <w:sz w:val="24"/>
          <w:szCs w:val="24"/>
        </w:rPr>
        <w:t>……………………………………………… (6)</w:t>
      </w:r>
    </w:p>
    <w:p w14:paraId="61111A0E" w14:textId="77777777" w:rsidR="00F832C0" w:rsidRDefault="00F832C0" w:rsidP="00F832C0"/>
    <w:p w14:paraId="68217A34" w14:textId="77777777" w:rsidR="00F832C0" w:rsidRDefault="00F832C0" w:rsidP="00F832C0"/>
    <w:p w14:paraId="675A050A" w14:textId="77777777" w:rsidR="00F832C0" w:rsidRDefault="00F832C0" w:rsidP="00F832C0"/>
    <w:p w14:paraId="03803CE9" w14:textId="77777777" w:rsidR="00F832C0" w:rsidRDefault="00F832C0" w:rsidP="00F832C0"/>
    <w:p w14:paraId="69AD55D0" w14:textId="77777777" w:rsidR="00F832C0" w:rsidRDefault="00F832C0" w:rsidP="00F832C0"/>
    <w:p w14:paraId="39C1FBFB" w14:textId="77777777" w:rsidR="00F832C0" w:rsidRDefault="00F832C0" w:rsidP="00F832C0"/>
    <w:p w14:paraId="61ECA9D8" w14:textId="77777777" w:rsidR="00F832C0" w:rsidRDefault="00F832C0" w:rsidP="00F832C0"/>
    <w:p w14:paraId="4F3C9F41" w14:textId="77777777" w:rsidR="00F832C0" w:rsidRDefault="00F832C0" w:rsidP="00F832C0"/>
    <w:p w14:paraId="63B66E02" w14:textId="77777777" w:rsidR="00F832C0" w:rsidRDefault="00F832C0" w:rsidP="00F832C0">
      <w:pPr>
        <w:tabs>
          <w:tab w:val="left" w:pos="5600"/>
        </w:tabs>
        <w:jc w:val="center"/>
        <w:rPr>
          <w:b/>
          <w:sz w:val="28"/>
          <w:szCs w:val="28"/>
        </w:rPr>
      </w:pPr>
    </w:p>
    <w:p w14:paraId="68A7240E" w14:textId="77777777" w:rsidR="00F832C0" w:rsidRDefault="00F832C0" w:rsidP="00F832C0">
      <w:pPr>
        <w:tabs>
          <w:tab w:val="left" w:pos="5600"/>
        </w:tabs>
        <w:jc w:val="center"/>
        <w:rPr>
          <w:b/>
          <w:sz w:val="28"/>
          <w:szCs w:val="28"/>
        </w:rPr>
      </w:pPr>
    </w:p>
    <w:p w14:paraId="6F1F2B6A" w14:textId="77777777" w:rsidR="00F832C0" w:rsidRDefault="00F832C0" w:rsidP="00F832C0">
      <w:pPr>
        <w:tabs>
          <w:tab w:val="left" w:pos="5600"/>
        </w:tabs>
        <w:jc w:val="center"/>
        <w:rPr>
          <w:b/>
          <w:sz w:val="28"/>
          <w:szCs w:val="28"/>
        </w:rPr>
      </w:pPr>
    </w:p>
    <w:p w14:paraId="19D164CA" w14:textId="77777777" w:rsidR="00F832C0" w:rsidRDefault="00F832C0" w:rsidP="00F832C0">
      <w:pPr>
        <w:tabs>
          <w:tab w:val="left" w:pos="5600"/>
        </w:tabs>
        <w:jc w:val="center"/>
        <w:rPr>
          <w:b/>
          <w:sz w:val="28"/>
          <w:szCs w:val="28"/>
        </w:rPr>
      </w:pPr>
    </w:p>
    <w:p w14:paraId="111466C9" w14:textId="77777777" w:rsidR="00F832C0" w:rsidRDefault="00F832C0" w:rsidP="00F832C0">
      <w:pPr>
        <w:tabs>
          <w:tab w:val="left" w:pos="5600"/>
        </w:tabs>
        <w:jc w:val="center"/>
        <w:rPr>
          <w:b/>
          <w:sz w:val="28"/>
          <w:szCs w:val="28"/>
        </w:rPr>
      </w:pPr>
    </w:p>
    <w:p w14:paraId="56B7F8D9" w14:textId="77777777" w:rsidR="00F832C0" w:rsidRDefault="00F832C0" w:rsidP="00F832C0">
      <w:pPr>
        <w:tabs>
          <w:tab w:val="left" w:pos="5600"/>
        </w:tabs>
        <w:jc w:val="center"/>
        <w:rPr>
          <w:b/>
          <w:sz w:val="28"/>
          <w:szCs w:val="28"/>
        </w:rPr>
      </w:pPr>
    </w:p>
    <w:p w14:paraId="6AD26FC6" w14:textId="77777777" w:rsidR="00F832C0" w:rsidRDefault="00F832C0" w:rsidP="00F832C0">
      <w:pPr>
        <w:tabs>
          <w:tab w:val="left" w:pos="5600"/>
        </w:tabs>
        <w:jc w:val="center"/>
        <w:rPr>
          <w:b/>
          <w:sz w:val="28"/>
          <w:szCs w:val="28"/>
        </w:rPr>
      </w:pPr>
    </w:p>
    <w:p w14:paraId="2617020E" w14:textId="77777777" w:rsidR="00F832C0" w:rsidRDefault="00F832C0" w:rsidP="00F832C0">
      <w:pPr>
        <w:tabs>
          <w:tab w:val="left" w:pos="5600"/>
        </w:tabs>
        <w:jc w:val="center"/>
        <w:rPr>
          <w:b/>
          <w:sz w:val="28"/>
          <w:szCs w:val="28"/>
        </w:rPr>
      </w:pPr>
    </w:p>
    <w:p w14:paraId="5BB6A821" w14:textId="77777777" w:rsidR="00F832C0" w:rsidRDefault="00F832C0" w:rsidP="00F832C0">
      <w:pPr>
        <w:tabs>
          <w:tab w:val="left" w:pos="5600"/>
        </w:tabs>
        <w:jc w:val="center"/>
        <w:rPr>
          <w:b/>
          <w:sz w:val="28"/>
          <w:szCs w:val="28"/>
        </w:rPr>
      </w:pPr>
    </w:p>
    <w:p w14:paraId="095CDA0D" w14:textId="77777777" w:rsidR="00F832C0" w:rsidRPr="004B08B5" w:rsidRDefault="00F832C0" w:rsidP="00F832C0">
      <w:pPr>
        <w:tabs>
          <w:tab w:val="left" w:pos="5600"/>
        </w:tabs>
        <w:jc w:val="center"/>
        <w:rPr>
          <w:bCs/>
          <w:sz w:val="24"/>
          <w:szCs w:val="24"/>
        </w:rPr>
      </w:pPr>
    </w:p>
    <w:p w14:paraId="4A25D2F4" w14:textId="77777777" w:rsidR="00F832C0" w:rsidRPr="004B08B5" w:rsidRDefault="00F832C0" w:rsidP="00F832C0">
      <w:pPr>
        <w:tabs>
          <w:tab w:val="left" w:pos="5600"/>
        </w:tabs>
        <w:jc w:val="center"/>
        <w:rPr>
          <w:bCs/>
          <w:sz w:val="24"/>
          <w:szCs w:val="24"/>
        </w:rPr>
      </w:pPr>
      <w:r w:rsidRPr="004B08B5">
        <w:rPr>
          <w:bCs/>
          <w:sz w:val="24"/>
          <w:szCs w:val="24"/>
        </w:rPr>
        <w:t>8</w:t>
      </w:r>
    </w:p>
    <w:p w14:paraId="281AB741" w14:textId="77777777" w:rsidR="00F832C0" w:rsidRDefault="00F832C0" w:rsidP="00F832C0">
      <w:pPr>
        <w:tabs>
          <w:tab w:val="left" w:pos="5600"/>
        </w:tabs>
        <w:jc w:val="center"/>
        <w:rPr>
          <w:b/>
          <w:sz w:val="28"/>
          <w:szCs w:val="28"/>
        </w:rPr>
      </w:pPr>
      <w:r>
        <w:rPr>
          <w:b/>
          <w:sz w:val="28"/>
          <w:szCs w:val="28"/>
        </w:rPr>
        <w:lastRenderedPageBreak/>
        <w:t>CHAPTER FOUR</w:t>
      </w:r>
    </w:p>
    <w:p w14:paraId="23F4FF93" w14:textId="77777777" w:rsidR="00F832C0" w:rsidRDefault="00F832C0" w:rsidP="00F832C0">
      <w:pPr>
        <w:tabs>
          <w:tab w:val="left" w:pos="5600"/>
        </w:tabs>
        <w:rPr>
          <w:b/>
          <w:sz w:val="28"/>
          <w:szCs w:val="28"/>
        </w:rPr>
      </w:pPr>
      <w:r>
        <w:rPr>
          <w:b/>
          <w:sz w:val="28"/>
          <w:szCs w:val="28"/>
        </w:rPr>
        <w:t>4.1   RESULTS AND DISCUSIONS</w:t>
      </w:r>
    </w:p>
    <w:p w14:paraId="08FD5E68" w14:textId="77777777" w:rsidR="00F832C0" w:rsidRDefault="00F832C0" w:rsidP="00F832C0">
      <w:pPr>
        <w:rPr>
          <w:noProof/>
        </w:rPr>
      </w:pPr>
    </w:p>
    <w:p w14:paraId="7B1B7180" w14:textId="77777777" w:rsidR="00F832C0" w:rsidRDefault="00F832C0" w:rsidP="00F832C0">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66DE44C4" w14:textId="77777777" w:rsidR="00F832C0" w:rsidRPr="00D120D8" w:rsidRDefault="00F832C0" w:rsidP="00F832C0">
      <w:pPr>
        <w:rPr>
          <w:sz w:val="24"/>
          <w:szCs w:val="24"/>
        </w:rPr>
      </w:pPr>
      <w:r w:rsidRPr="00D120D8">
        <w:rPr>
          <w:sz w:val="24"/>
          <w:szCs w:val="24"/>
        </w:rPr>
        <w:t>The yearly change of Osubi's radio refractivity with relative humidity is depicted in Figure above. While the radio refractivity increases until it reaches its maximum value of 8.00 N-units in 2015 and then gradually decreases until it reaches 1.00 N-units in 2018, it suddenly increases to 2020 and drops in 2021 and then increases back in 2022 the relative humidity and radio refractivity both rise from their minimum values of 1.00 N-nits in 2018.</w:t>
      </w:r>
    </w:p>
    <w:p w14:paraId="78010A69" w14:textId="77777777" w:rsidR="00F832C0" w:rsidRDefault="00F832C0" w:rsidP="00F832C0">
      <w:r>
        <w:rPr>
          <w:noProof/>
        </w:rPr>
        <w:drawing>
          <wp:inline distT="0" distB="0" distL="0" distR="0" wp14:anchorId="1A8A3A77" wp14:editId="43F1A891">
            <wp:extent cx="4572000" cy="2743200"/>
            <wp:effectExtent l="0" t="0" r="0" b="0"/>
            <wp:docPr id="1" name="Chart 1">
              <a:extLst xmlns:a="http://schemas.openxmlformats.org/drawingml/2006/main">
                <a:ext uri="{FF2B5EF4-FFF2-40B4-BE49-F238E27FC236}">
                  <a16:creationId xmlns:a16="http://schemas.microsoft.com/office/drawing/2014/main" id="{B3B6EDBB-48DE-CCFC-6CB8-C0376E707F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t xml:space="preserve"> </w:t>
      </w:r>
      <w:r w:rsidRPr="000B572B">
        <w:rPr>
          <w:b/>
        </w:rPr>
        <w:t>FIG 1</w:t>
      </w:r>
    </w:p>
    <w:p w14:paraId="5AF95DF9" w14:textId="77777777" w:rsidR="00F832C0" w:rsidRDefault="00F832C0" w:rsidP="00F832C0">
      <w:pPr>
        <w:tabs>
          <w:tab w:val="left" w:pos="5600"/>
        </w:tabs>
        <w:rPr>
          <w:b/>
          <w:sz w:val="28"/>
          <w:szCs w:val="28"/>
        </w:rPr>
      </w:pPr>
      <w:r>
        <w:rPr>
          <w:b/>
          <w:sz w:val="28"/>
          <w:szCs w:val="28"/>
        </w:rPr>
        <w:t>FIG 1: Yearly variation of radio refractivity over Osubi, Nigeria</w:t>
      </w:r>
    </w:p>
    <w:p w14:paraId="2B96EECD" w14:textId="77777777" w:rsidR="00F832C0" w:rsidRDefault="00F832C0" w:rsidP="00F832C0">
      <w:pPr>
        <w:tabs>
          <w:tab w:val="left" w:pos="5600"/>
        </w:tabs>
        <w:rPr>
          <w:b/>
          <w:sz w:val="28"/>
          <w:szCs w:val="28"/>
        </w:rPr>
      </w:pPr>
    </w:p>
    <w:p w14:paraId="5854040A" w14:textId="77777777" w:rsidR="00F832C0" w:rsidRDefault="00F832C0" w:rsidP="00F832C0">
      <w:pPr>
        <w:tabs>
          <w:tab w:val="left" w:pos="5600"/>
        </w:tabs>
        <w:rPr>
          <w:b/>
          <w:sz w:val="28"/>
          <w:szCs w:val="28"/>
        </w:rPr>
      </w:pPr>
    </w:p>
    <w:p w14:paraId="2A2BDE1C" w14:textId="77777777" w:rsidR="00F832C0" w:rsidRDefault="00F832C0" w:rsidP="00F832C0">
      <w:pPr>
        <w:tabs>
          <w:tab w:val="left" w:pos="5600"/>
        </w:tabs>
        <w:rPr>
          <w:b/>
          <w:sz w:val="28"/>
          <w:szCs w:val="28"/>
        </w:rPr>
      </w:pPr>
    </w:p>
    <w:p w14:paraId="6FF48FEA" w14:textId="77777777" w:rsidR="00F832C0" w:rsidRDefault="00F832C0" w:rsidP="00F832C0">
      <w:pPr>
        <w:tabs>
          <w:tab w:val="left" w:pos="5600"/>
        </w:tabs>
        <w:rPr>
          <w:b/>
          <w:sz w:val="28"/>
          <w:szCs w:val="28"/>
        </w:rPr>
      </w:pPr>
    </w:p>
    <w:p w14:paraId="1442099C" w14:textId="77777777" w:rsidR="00F832C0" w:rsidRDefault="00F832C0" w:rsidP="00F832C0">
      <w:pPr>
        <w:tabs>
          <w:tab w:val="left" w:pos="5600"/>
        </w:tabs>
        <w:rPr>
          <w:b/>
          <w:sz w:val="28"/>
          <w:szCs w:val="28"/>
        </w:rPr>
      </w:pPr>
    </w:p>
    <w:p w14:paraId="4477540D" w14:textId="77777777" w:rsidR="00F832C0" w:rsidRDefault="00F832C0" w:rsidP="00F832C0">
      <w:pPr>
        <w:tabs>
          <w:tab w:val="left" w:pos="5600"/>
        </w:tabs>
        <w:rPr>
          <w:b/>
          <w:sz w:val="28"/>
          <w:szCs w:val="28"/>
        </w:rPr>
      </w:pPr>
    </w:p>
    <w:p w14:paraId="30E06146" w14:textId="77777777" w:rsidR="00F832C0" w:rsidRDefault="00F832C0" w:rsidP="00F832C0">
      <w:pPr>
        <w:tabs>
          <w:tab w:val="left" w:pos="5600"/>
        </w:tabs>
        <w:rPr>
          <w:b/>
          <w:sz w:val="28"/>
          <w:szCs w:val="28"/>
        </w:rPr>
      </w:pPr>
    </w:p>
    <w:p w14:paraId="2B007925" w14:textId="77777777" w:rsidR="00F832C0" w:rsidRPr="004B08B5" w:rsidRDefault="00F832C0" w:rsidP="00F832C0">
      <w:pPr>
        <w:tabs>
          <w:tab w:val="left" w:pos="5600"/>
        </w:tabs>
        <w:jc w:val="center"/>
        <w:rPr>
          <w:bCs/>
          <w:sz w:val="24"/>
          <w:szCs w:val="24"/>
        </w:rPr>
      </w:pPr>
      <w:r w:rsidRPr="004B08B5">
        <w:rPr>
          <w:bCs/>
          <w:sz w:val="24"/>
          <w:szCs w:val="24"/>
        </w:rPr>
        <w:t>9</w:t>
      </w:r>
    </w:p>
    <w:p w14:paraId="4C345B8E" w14:textId="77777777" w:rsidR="00F832C0" w:rsidRDefault="00F832C0" w:rsidP="00F832C0">
      <w:r>
        <w:rPr>
          <w:noProof/>
        </w:rPr>
        <w:lastRenderedPageBreak/>
        <w:drawing>
          <wp:inline distT="0" distB="0" distL="0" distR="0" wp14:anchorId="28DCAB81" wp14:editId="34AC2BC3">
            <wp:extent cx="4572000" cy="2743200"/>
            <wp:effectExtent l="0" t="0" r="0" b="0"/>
            <wp:docPr id="2" name="Chart 2">
              <a:extLst xmlns:a="http://schemas.openxmlformats.org/drawingml/2006/main">
                <a:ext uri="{FF2B5EF4-FFF2-40B4-BE49-F238E27FC236}">
                  <a16:creationId xmlns:a16="http://schemas.microsoft.com/office/drawing/2014/main" id="{C744FF9B-694B-8FE7-3D73-43122C1D7B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t xml:space="preserve"> </w:t>
      </w:r>
      <w:r w:rsidRPr="000B572B">
        <w:rPr>
          <w:b/>
        </w:rPr>
        <w:t>FIG 2</w:t>
      </w:r>
    </w:p>
    <w:p w14:paraId="0FA92BA2" w14:textId="77777777" w:rsidR="00F832C0" w:rsidRDefault="00F832C0" w:rsidP="00F832C0">
      <w:pPr>
        <w:tabs>
          <w:tab w:val="left" w:pos="5600"/>
        </w:tabs>
        <w:rPr>
          <w:b/>
          <w:sz w:val="28"/>
          <w:szCs w:val="28"/>
        </w:rPr>
      </w:pPr>
      <w:r>
        <w:rPr>
          <w:b/>
          <w:sz w:val="28"/>
          <w:szCs w:val="28"/>
        </w:rPr>
        <w:t xml:space="preserve">Fig. 2: Variation of Mean monthly surface refractivity value for </w:t>
      </w:r>
      <w:r w:rsidRPr="000B572B">
        <w:rPr>
          <w:rFonts w:ascii="Times New Roman" w:hAnsi="Times New Roman" w:cs="Times New Roman"/>
          <w:b/>
          <w:sz w:val="28"/>
          <w:szCs w:val="28"/>
        </w:rPr>
        <w:t>Osubi</w:t>
      </w:r>
    </w:p>
    <w:p w14:paraId="67FB9F8B" w14:textId="77777777" w:rsidR="00F832C0" w:rsidRDefault="00F832C0" w:rsidP="00F832C0">
      <w:pPr>
        <w:tabs>
          <w:tab w:val="left" w:pos="5600"/>
        </w:tabs>
        <w:rPr>
          <w:b/>
          <w:sz w:val="28"/>
          <w:szCs w:val="28"/>
        </w:rPr>
      </w:pPr>
    </w:p>
    <w:p w14:paraId="3B249274" w14:textId="77777777" w:rsidR="00F832C0" w:rsidRDefault="00F832C0" w:rsidP="00F832C0"/>
    <w:p w14:paraId="051348C2" w14:textId="77777777" w:rsidR="00F832C0" w:rsidRPr="00D120D8" w:rsidRDefault="00F832C0" w:rsidP="00F832C0">
      <w:pPr>
        <w:rPr>
          <w:rFonts w:ascii="Times New Roman" w:hAnsi="Times New Roman" w:cs="Times New Roman"/>
          <w:sz w:val="24"/>
          <w:szCs w:val="24"/>
        </w:rPr>
      </w:pPr>
      <w:r w:rsidRPr="00D120D8">
        <w:rPr>
          <w:rFonts w:ascii="Times New Roman" w:hAnsi="Times New Roman" w:cs="Times New Roman"/>
          <w:sz w:val="24"/>
          <w:szCs w:val="24"/>
        </w:rPr>
        <w:t xml:space="preserve">The monthly mean variation of refractivity in Osubi is shown in the figure above. </w:t>
      </w:r>
      <w:r w:rsidRPr="00D120D8">
        <w:rPr>
          <w:sz w:val="24"/>
          <w:szCs w:val="24"/>
        </w:rPr>
        <w:t>The refractivity in Osubi is observed to increase sharply from its lowest value of 451.29N-units in the month of February to its maximum value of 459.99N-units in the month of May and afterwards decreases gradually till August before rising slowly to another peak value of 455.39N-units in the</w:t>
      </w:r>
      <w:r w:rsidRPr="00D120D8">
        <w:rPr>
          <w:rFonts w:ascii="Times New Roman" w:hAnsi="Times New Roman" w:cs="Times New Roman"/>
          <w:sz w:val="24"/>
          <w:szCs w:val="24"/>
        </w:rPr>
        <w:t xml:space="preserve"> month of November and thereafter decreases sharply through December.</w:t>
      </w:r>
    </w:p>
    <w:p w14:paraId="4FDADB12" w14:textId="77777777" w:rsidR="00F832C0" w:rsidRDefault="00F832C0" w:rsidP="00F832C0"/>
    <w:p w14:paraId="1A131BE8" w14:textId="77777777" w:rsidR="00F832C0" w:rsidRDefault="00F832C0" w:rsidP="00F832C0"/>
    <w:p w14:paraId="6A224901" w14:textId="77777777" w:rsidR="00F832C0" w:rsidRDefault="00F832C0" w:rsidP="00F832C0"/>
    <w:p w14:paraId="40578E45" w14:textId="77777777" w:rsidR="00F832C0" w:rsidRPr="004B08B5" w:rsidRDefault="00F832C0" w:rsidP="00F832C0"/>
    <w:p w14:paraId="79F9BDE9" w14:textId="77777777" w:rsidR="00F832C0" w:rsidRPr="004B08B5" w:rsidRDefault="00F832C0" w:rsidP="00F832C0"/>
    <w:p w14:paraId="7CF79378" w14:textId="77777777" w:rsidR="00F832C0" w:rsidRPr="004B08B5" w:rsidRDefault="00F832C0" w:rsidP="00F832C0"/>
    <w:p w14:paraId="40E15E4D" w14:textId="77777777" w:rsidR="00F832C0" w:rsidRPr="004B08B5" w:rsidRDefault="00F832C0" w:rsidP="00F832C0"/>
    <w:p w14:paraId="20EB859E" w14:textId="77777777" w:rsidR="00F832C0" w:rsidRPr="004B08B5" w:rsidRDefault="00F832C0" w:rsidP="00F832C0"/>
    <w:p w14:paraId="0671C97B" w14:textId="77777777" w:rsidR="00F832C0" w:rsidRPr="004B08B5" w:rsidRDefault="00F832C0" w:rsidP="00F832C0"/>
    <w:p w14:paraId="564B274F" w14:textId="77777777" w:rsidR="00F832C0" w:rsidRPr="004B08B5" w:rsidRDefault="00F832C0" w:rsidP="00F832C0"/>
    <w:p w14:paraId="1C2FE14F" w14:textId="77777777" w:rsidR="00F832C0" w:rsidRPr="004B08B5" w:rsidRDefault="00F832C0" w:rsidP="00F832C0">
      <w:pPr>
        <w:jc w:val="center"/>
      </w:pPr>
      <w:r>
        <w:t>10</w:t>
      </w:r>
    </w:p>
    <w:p w14:paraId="73E364D8" w14:textId="77777777" w:rsidR="00F832C0" w:rsidRDefault="00F832C0" w:rsidP="00F832C0">
      <w:r>
        <w:rPr>
          <w:noProof/>
        </w:rPr>
        <w:lastRenderedPageBreak/>
        <w:drawing>
          <wp:inline distT="0" distB="0" distL="0" distR="0" wp14:anchorId="4C179EA6" wp14:editId="412E12BB">
            <wp:extent cx="4572000" cy="2743200"/>
            <wp:effectExtent l="0" t="0" r="0" b="0"/>
            <wp:docPr id="4" name="Chart 4">
              <a:extLst xmlns:a="http://schemas.openxmlformats.org/drawingml/2006/main">
                <a:ext uri="{FF2B5EF4-FFF2-40B4-BE49-F238E27FC236}">
                  <a16:creationId xmlns:a16="http://schemas.microsoft.com/office/drawing/2014/main" id="{D0CF628A-E685-182D-0004-64F8FC9E77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t xml:space="preserve"> </w:t>
      </w:r>
      <w:r w:rsidRPr="00FF385E">
        <w:rPr>
          <w:b/>
          <w:sz w:val="28"/>
          <w:szCs w:val="28"/>
        </w:rPr>
        <w:t>FIG 3</w:t>
      </w:r>
    </w:p>
    <w:p w14:paraId="75A0A7CE" w14:textId="77777777" w:rsidR="00F832C0" w:rsidRDefault="00F832C0" w:rsidP="00F832C0">
      <w:pPr>
        <w:tabs>
          <w:tab w:val="left" w:pos="5600"/>
        </w:tabs>
        <w:rPr>
          <w:b/>
          <w:sz w:val="28"/>
          <w:szCs w:val="28"/>
        </w:rPr>
      </w:pPr>
      <w:r>
        <w:rPr>
          <w:b/>
          <w:sz w:val="28"/>
          <w:szCs w:val="28"/>
        </w:rPr>
        <w:t xml:space="preserve">Fig. 3: Variation of Mean yearly surface refractivity value for </w:t>
      </w:r>
      <w:r w:rsidRPr="000B572B">
        <w:rPr>
          <w:rFonts w:ascii="Times New Roman" w:hAnsi="Times New Roman" w:cs="Times New Roman"/>
          <w:b/>
          <w:sz w:val="28"/>
          <w:szCs w:val="28"/>
        </w:rPr>
        <w:t>Osubi</w:t>
      </w:r>
    </w:p>
    <w:p w14:paraId="2F52750F" w14:textId="77777777" w:rsidR="00F832C0" w:rsidRDefault="00F832C0" w:rsidP="00F832C0"/>
    <w:p w14:paraId="09619798" w14:textId="77777777" w:rsidR="00F832C0" w:rsidRPr="00D120D8" w:rsidRDefault="00F832C0" w:rsidP="00F832C0">
      <w:pPr>
        <w:rPr>
          <w:rFonts w:ascii="Times New Roman" w:hAnsi="Times New Roman" w:cs="Times New Roman"/>
          <w:sz w:val="24"/>
          <w:szCs w:val="24"/>
        </w:rPr>
      </w:pPr>
      <w:r w:rsidRPr="00D120D8">
        <w:rPr>
          <w:rFonts w:ascii="Times New Roman" w:hAnsi="Times New Roman" w:cs="Times New Roman"/>
          <w:sz w:val="24"/>
          <w:szCs w:val="24"/>
        </w:rPr>
        <w:t xml:space="preserve">The </w:t>
      </w:r>
      <w:r>
        <w:rPr>
          <w:rFonts w:ascii="Times New Roman" w:hAnsi="Times New Roman" w:cs="Times New Roman"/>
          <w:sz w:val="24"/>
          <w:szCs w:val="24"/>
        </w:rPr>
        <w:t xml:space="preserve">yearly </w:t>
      </w:r>
      <w:r w:rsidRPr="00D120D8">
        <w:rPr>
          <w:rFonts w:ascii="Times New Roman" w:hAnsi="Times New Roman" w:cs="Times New Roman"/>
          <w:sz w:val="24"/>
          <w:szCs w:val="24"/>
        </w:rPr>
        <w:t xml:space="preserve">mean variation of refractivity in Osubi is shown in the figure above. </w:t>
      </w:r>
      <w:r w:rsidRPr="00D120D8">
        <w:rPr>
          <w:sz w:val="24"/>
          <w:szCs w:val="24"/>
        </w:rPr>
        <w:t xml:space="preserve">The refractivity in Osubi is observed to increase sharply from its lowest value of </w:t>
      </w:r>
      <w:r w:rsidRPr="000A3852">
        <w:rPr>
          <w:sz w:val="24"/>
          <w:szCs w:val="24"/>
        </w:rPr>
        <w:t xml:space="preserve">278.4276 </w:t>
      </w:r>
      <w:r w:rsidRPr="00D120D8">
        <w:rPr>
          <w:sz w:val="24"/>
          <w:szCs w:val="24"/>
        </w:rPr>
        <w:t>N-units in the</w:t>
      </w:r>
      <w:r>
        <w:rPr>
          <w:sz w:val="24"/>
          <w:szCs w:val="24"/>
        </w:rPr>
        <w:t xml:space="preserve"> year 2013</w:t>
      </w:r>
      <w:r w:rsidRPr="00D120D8">
        <w:rPr>
          <w:sz w:val="24"/>
          <w:szCs w:val="24"/>
        </w:rPr>
        <w:t xml:space="preserve"> to its maximum value of </w:t>
      </w:r>
      <w:r w:rsidRPr="000A3852">
        <w:rPr>
          <w:sz w:val="24"/>
          <w:szCs w:val="24"/>
        </w:rPr>
        <w:t xml:space="preserve">1286.228 </w:t>
      </w:r>
      <w:r>
        <w:rPr>
          <w:sz w:val="24"/>
          <w:szCs w:val="24"/>
        </w:rPr>
        <w:t>N</w:t>
      </w:r>
      <w:r w:rsidRPr="00D120D8">
        <w:rPr>
          <w:sz w:val="24"/>
          <w:szCs w:val="24"/>
        </w:rPr>
        <w:t xml:space="preserve">-units in the </w:t>
      </w:r>
      <w:r>
        <w:rPr>
          <w:sz w:val="24"/>
          <w:szCs w:val="24"/>
        </w:rPr>
        <w:t>year 2014 a</w:t>
      </w:r>
      <w:r w:rsidRPr="00D120D8">
        <w:rPr>
          <w:sz w:val="24"/>
          <w:szCs w:val="24"/>
        </w:rPr>
        <w:t xml:space="preserve">nd afterwards decreases gradually till </w:t>
      </w:r>
      <w:r>
        <w:rPr>
          <w:sz w:val="24"/>
          <w:szCs w:val="24"/>
        </w:rPr>
        <w:t>2015</w:t>
      </w:r>
      <w:r w:rsidRPr="00D120D8">
        <w:rPr>
          <w:sz w:val="24"/>
          <w:szCs w:val="24"/>
        </w:rPr>
        <w:t xml:space="preserve"> before rising slowly to another peak value of </w:t>
      </w:r>
      <w:r>
        <w:rPr>
          <w:sz w:val="24"/>
          <w:szCs w:val="24"/>
        </w:rPr>
        <w:t xml:space="preserve">373.324 </w:t>
      </w:r>
      <w:r w:rsidRPr="00D120D8">
        <w:rPr>
          <w:sz w:val="24"/>
          <w:szCs w:val="24"/>
        </w:rPr>
        <w:t>N-units in the</w:t>
      </w:r>
      <w:r w:rsidRPr="00D120D8">
        <w:rPr>
          <w:rFonts w:ascii="Times New Roman" w:hAnsi="Times New Roman" w:cs="Times New Roman"/>
          <w:sz w:val="24"/>
          <w:szCs w:val="24"/>
        </w:rPr>
        <w:t xml:space="preserve"> </w:t>
      </w:r>
      <w:r>
        <w:rPr>
          <w:rFonts w:ascii="Times New Roman" w:hAnsi="Times New Roman" w:cs="Times New Roman"/>
          <w:sz w:val="24"/>
          <w:szCs w:val="24"/>
        </w:rPr>
        <w:t xml:space="preserve">year </w:t>
      </w:r>
      <w:r w:rsidRPr="001B2D41">
        <w:rPr>
          <w:rFonts w:ascii="Times New Roman" w:hAnsi="Times New Roman" w:cs="Times New Roman"/>
          <w:sz w:val="24"/>
          <w:szCs w:val="24"/>
        </w:rPr>
        <w:t>201</w:t>
      </w:r>
      <w:r>
        <w:rPr>
          <w:rFonts w:ascii="Times New Roman" w:hAnsi="Times New Roman" w:cs="Times New Roman"/>
          <w:sz w:val="24"/>
          <w:szCs w:val="24"/>
        </w:rPr>
        <w:t xml:space="preserve">6 and later decreases gradually to 2018 before rising to another peak of </w:t>
      </w:r>
      <w:r w:rsidRPr="000A3852">
        <w:rPr>
          <w:sz w:val="24"/>
          <w:szCs w:val="24"/>
        </w:rPr>
        <w:t>27</w:t>
      </w:r>
      <w:r>
        <w:rPr>
          <w:sz w:val="24"/>
          <w:szCs w:val="24"/>
        </w:rPr>
        <w:t>6</w:t>
      </w:r>
      <w:r w:rsidRPr="000A3852">
        <w:rPr>
          <w:sz w:val="24"/>
          <w:szCs w:val="24"/>
        </w:rPr>
        <w:t xml:space="preserve">.4276 </w:t>
      </w:r>
      <w:r w:rsidRPr="00D120D8">
        <w:rPr>
          <w:rFonts w:ascii="Times New Roman" w:hAnsi="Times New Roman" w:cs="Times New Roman"/>
          <w:sz w:val="24"/>
          <w:szCs w:val="24"/>
        </w:rPr>
        <w:t xml:space="preserve"> thereafter decreases sharply through </w:t>
      </w:r>
      <w:r>
        <w:rPr>
          <w:sz w:val="24"/>
          <w:szCs w:val="24"/>
        </w:rPr>
        <w:t>2022</w:t>
      </w:r>
      <w:r>
        <w:rPr>
          <w:rFonts w:ascii="Times New Roman" w:hAnsi="Times New Roman" w:cs="Times New Roman"/>
          <w:sz w:val="24"/>
          <w:szCs w:val="24"/>
        </w:rPr>
        <w:t>.</w:t>
      </w:r>
    </w:p>
    <w:p w14:paraId="00015F37" w14:textId="77777777" w:rsidR="00F832C0" w:rsidRDefault="00F832C0" w:rsidP="00F832C0">
      <w:pPr>
        <w:rPr>
          <w:b/>
          <w:sz w:val="28"/>
          <w:szCs w:val="28"/>
        </w:rPr>
      </w:pPr>
    </w:p>
    <w:p w14:paraId="4FAE6EE9" w14:textId="77777777" w:rsidR="00F832C0" w:rsidRDefault="00F832C0" w:rsidP="00F832C0">
      <w:pPr>
        <w:rPr>
          <w:b/>
          <w:sz w:val="28"/>
          <w:szCs w:val="28"/>
        </w:rPr>
      </w:pPr>
    </w:p>
    <w:p w14:paraId="71E1C7BF" w14:textId="77777777" w:rsidR="00F832C0" w:rsidRDefault="00F832C0" w:rsidP="00F832C0">
      <w:pPr>
        <w:rPr>
          <w:b/>
          <w:sz w:val="28"/>
          <w:szCs w:val="28"/>
        </w:rPr>
      </w:pPr>
    </w:p>
    <w:p w14:paraId="7DB8CFB0" w14:textId="77777777" w:rsidR="00F832C0" w:rsidRDefault="00F832C0" w:rsidP="00F832C0">
      <w:pPr>
        <w:rPr>
          <w:b/>
          <w:sz w:val="28"/>
          <w:szCs w:val="28"/>
        </w:rPr>
      </w:pPr>
    </w:p>
    <w:p w14:paraId="360482F5" w14:textId="77777777" w:rsidR="00F832C0" w:rsidRDefault="00F832C0" w:rsidP="00F832C0">
      <w:pPr>
        <w:rPr>
          <w:b/>
          <w:sz w:val="28"/>
          <w:szCs w:val="28"/>
        </w:rPr>
      </w:pPr>
    </w:p>
    <w:p w14:paraId="6620B9C2" w14:textId="77777777" w:rsidR="00F832C0" w:rsidRDefault="00F832C0" w:rsidP="00F832C0">
      <w:pPr>
        <w:rPr>
          <w:b/>
          <w:sz w:val="28"/>
          <w:szCs w:val="28"/>
        </w:rPr>
      </w:pPr>
    </w:p>
    <w:p w14:paraId="10832FA1" w14:textId="77777777" w:rsidR="00F832C0" w:rsidRDefault="00F832C0" w:rsidP="00F832C0">
      <w:pPr>
        <w:rPr>
          <w:b/>
          <w:sz w:val="28"/>
          <w:szCs w:val="28"/>
        </w:rPr>
      </w:pPr>
    </w:p>
    <w:p w14:paraId="13C6F966" w14:textId="77777777" w:rsidR="00F832C0" w:rsidRDefault="00F832C0" w:rsidP="00F832C0">
      <w:pPr>
        <w:rPr>
          <w:b/>
          <w:sz w:val="28"/>
          <w:szCs w:val="28"/>
        </w:rPr>
      </w:pPr>
    </w:p>
    <w:p w14:paraId="535A8396" w14:textId="77777777" w:rsidR="00F832C0" w:rsidRDefault="00F832C0" w:rsidP="00F832C0">
      <w:pPr>
        <w:rPr>
          <w:b/>
          <w:sz w:val="28"/>
          <w:szCs w:val="28"/>
        </w:rPr>
      </w:pPr>
    </w:p>
    <w:p w14:paraId="527700E9" w14:textId="77777777" w:rsidR="00F832C0" w:rsidRPr="00EE7854" w:rsidRDefault="00F832C0" w:rsidP="00F832C0">
      <w:pPr>
        <w:jc w:val="center"/>
        <w:rPr>
          <w:bCs/>
          <w:sz w:val="20"/>
          <w:szCs w:val="20"/>
        </w:rPr>
      </w:pPr>
      <w:r w:rsidRPr="00EE7854">
        <w:rPr>
          <w:bCs/>
          <w:sz w:val="20"/>
          <w:szCs w:val="20"/>
        </w:rPr>
        <w:t>11</w:t>
      </w:r>
    </w:p>
    <w:p w14:paraId="3A6AC84E" w14:textId="77777777" w:rsidR="00F832C0" w:rsidRDefault="00F832C0" w:rsidP="00F832C0">
      <w:pPr>
        <w:rPr>
          <w:b/>
          <w:sz w:val="28"/>
          <w:szCs w:val="28"/>
        </w:rPr>
      </w:pPr>
    </w:p>
    <w:p w14:paraId="2D933420" w14:textId="77777777" w:rsidR="00F832C0" w:rsidRDefault="00F832C0" w:rsidP="00F832C0">
      <w:pPr>
        <w:rPr>
          <w:b/>
          <w:sz w:val="28"/>
          <w:szCs w:val="28"/>
        </w:rPr>
      </w:pPr>
    </w:p>
    <w:p w14:paraId="034376A9" w14:textId="77777777" w:rsidR="00F832C0" w:rsidRDefault="00F832C0" w:rsidP="00F832C0">
      <w:pPr>
        <w:rPr>
          <w:b/>
          <w:sz w:val="28"/>
          <w:szCs w:val="28"/>
        </w:rPr>
      </w:pPr>
    </w:p>
    <w:p w14:paraId="4E2BEC5D" w14:textId="77777777" w:rsidR="00F832C0" w:rsidRDefault="00F832C0" w:rsidP="00F832C0">
      <w:pPr>
        <w:rPr>
          <w:b/>
          <w:sz w:val="28"/>
          <w:szCs w:val="28"/>
        </w:rPr>
      </w:pPr>
      <w:r w:rsidRPr="00FF385E">
        <w:rPr>
          <w:b/>
          <w:sz w:val="28"/>
          <w:szCs w:val="28"/>
        </w:rPr>
        <w:t>CONCLUSION</w:t>
      </w:r>
    </w:p>
    <w:p w14:paraId="061783C2" w14:textId="77777777" w:rsidR="00F832C0" w:rsidRPr="00D120D8" w:rsidRDefault="00F832C0" w:rsidP="00F832C0">
      <w:pPr>
        <w:rPr>
          <w:rFonts w:ascii="Calibri" w:eastAsia="Times New Roman" w:hAnsi="Calibri" w:cs="Calibri"/>
          <w:color w:val="000000"/>
          <w:sz w:val="24"/>
          <w:szCs w:val="24"/>
        </w:rPr>
      </w:pPr>
      <w:r w:rsidRPr="00D120D8">
        <w:rPr>
          <w:sz w:val="24"/>
          <w:szCs w:val="24"/>
        </w:rPr>
        <w:t xml:space="preserve">The international telecommunication union (ITU) method has been employed to estimate the yearly and monthly tropospheric radio refractivity over Zaria,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September with 459.99 N-units and 451.29 N-units respectively. The highest and lowest annual average values of tropospheric radio refractivity were found in the year 2014 and 2018 </w:t>
      </w:r>
      <w:r w:rsidRPr="00D120D8">
        <w:rPr>
          <w:rFonts w:ascii="Calibri" w:eastAsia="Times New Roman" w:hAnsi="Calibri" w:cs="Calibri"/>
          <w:color w:val="000000"/>
          <w:sz w:val="24"/>
          <w:szCs w:val="24"/>
        </w:rPr>
        <w:t xml:space="preserve">1286.228 </w:t>
      </w:r>
      <w:r w:rsidRPr="00D120D8">
        <w:rPr>
          <w:sz w:val="24"/>
          <w:szCs w:val="24"/>
        </w:rPr>
        <w:t>N – units with 278.4276 N – units respectively. The refractivity gradient and effective earth radius found for Zaria, Nigeria during the period under investigation were -42.905 N-units/km indicating that the propagation in this region is mostly Super-refraction. This is also supported by the value of effective earth radius, which is less than 4/3 The highest and lowest values of field strength variability (FSV) was estimated in the 2013 and 2018 as 8.02 dB and 1.11 dB respectively.</w:t>
      </w:r>
    </w:p>
    <w:p w14:paraId="4F265708" w14:textId="77777777" w:rsidR="00F832C0" w:rsidRPr="00FF385E" w:rsidRDefault="00F832C0" w:rsidP="00F832C0">
      <w:pPr>
        <w:spacing w:after="0" w:line="240" w:lineRule="auto"/>
        <w:rPr>
          <w:rFonts w:ascii="Calibri" w:eastAsia="Times New Roman" w:hAnsi="Calibri" w:cs="Calibri"/>
          <w:color w:val="000000"/>
        </w:rPr>
      </w:pPr>
    </w:p>
    <w:p w14:paraId="0CE5B888" w14:textId="77777777" w:rsidR="00F832C0" w:rsidRDefault="00F832C0" w:rsidP="00F832C0"/>
    <w:p w14:paraId="63E4FF16" w14:textId="77777777" w:rsidR="00F832C0" w:rsidRDefault="00F832C0" w:rsidP="00F832C0"/>
    <w:p w14:paraId="631AEC58" w14:textId="77777777" w:rsidR="00F832C0" w:rsidRDefault="00F832C0" w:rsidP="00F832C0"/>
    <w:p w14:paraId="1AE9E7C1" w14:textId="77777777" w:rsidR="00F832C0" w:rsidRDefault="00F832C0" w:rsidP="00F832C0"/>
    <w:p w14:paraId="1A6C8D4A" w14:textId="77777777" w:rsidR="00F832C0" w:rsidRDefault="00F832C0" w:rsidP="00F832C0"/>
    <w:p w14:paraId="51750FDF" w14:textId="77777777" w:rsidR="00F832C0" w:rsidRDefault="00F832C0" w:rsidP="00F832C0"/>
    <w:p w14:paraId="12EEBC80" w14:textId="77777777" w:rsidR="00F832C0" w:rsidRDefault="00F832C0" w:rsidP="00F832C0"/>
    <w:p w14:paraId="6BC22FD9" w14:textId="77777777" w:rsidR="00F832C0" w:rsidRDefault="00F832C0" w:rsidP="00F832C0"/>
    <w:p w14:paraId="13B27E43" w14:textId="77777777" w:rsidR="00F832C0" w:rsidRDefault="00F832C0" w:rsidP="00F832C0"/>
    <w:p w14:paraId="41A28F81" w14:textId="77777777" w:rsidR="00F832C0" w:rsidRDefault="00F832C0" w:rsidP="00F832C0"/>
    <w:p w14:paraId="1468266D" w14:textId="77777777" w:rsidR="00F832C0" w:rsidRDefault="00F832C0" w:rsidP="00F832C0"/>
    <w:p w14:paraId="7A96DFE9" w14:textId="77777777" w:rsidR="00F832C0" w:rsidRPr="000A3852" w:rsidRDefault="00F832C0" w:rsidP="00F832C0">
      <w:pPr>
        <w:jc w:val="center"/>
        <w:rPr>
          <w:sz w:val="20"/>
          <w:szCs w:val="20"/>
        </w:rPr>
      </w:pPr>
    </w:p>
    <w:p w14:paraId="0918F651" w14:textId="77777777" w:rsidR="00F832C0" w:rsidRPr="000A3852" w:rsidRDefault="00F832C0" w:rsidP="00F832C0">
      <w:pPr>
        <w:jc w:val="center"/>
        <w:rPr>
          <w:sz w:val="20"/>
          <w:szCs w:val="20"/>
        </w:rPr>
      </w:pPr>
      <w:r w:rsidRPr="000A3852">
        <w:rPr>
          <w:sz w:val="20"/>
          <w:szCs w:val="20"/>
        </w:rPr>
        <w:t>12</w:t>
      </w:r>
    </w:p>
    <w:p w14:paraId="1DAE40E4" w14:textId="77777777" w:rsidR="00F832C0" w:rsidRDefault="00F832C0" w:rsidP="00F832C0"/>
    <w:p w14:paraId="40FC3EE6" w14:textId="77777777" w:rsidR="00F832C0" w:rsidRDefault="00F832C0" w:rsidP="00F832C0"/>
    <w:p w14:paraId="2805CFC1" w14:textId="77777777" w:rsidR="00F832C0" w:rsidRDefault="00F832C0" w:rsidP="00F832C0">
      <w:r>
        <w:t>REFERENCE</w:t>
      </w:r>
    </w:p>
    <w:p w14:paraId="01FFDC8F" w14:textId="77777777" w:rsidR="00F832C0" w:rsidRPr="00A11813" w:rsidRDefault="00F832C0" w:rsidP="00F832C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A11813">
        <w:rPr>
          <w:rFonts w:ascii="Calibri" w:hAnsi="Calibri" w:cs="Calibri"/>
          <w:noProof/>
          <w:szCs w:val="24"/>
        </w:rPr>
        <w:t xml:space="preserve">Abimbola, O. J., Bada, S. O., Falaiye, A. O., Sukam, Y. M., Otto, M. S., &amp; Muhammad, S. (2021). Estimation of radio refractivity from satellite-derived meteorological data over a decade for West Africa. </w:t>
      </w:r>
      <w:r w:rsidRPr="00A11813">
        <w:rPr>
          <w:rFonts w:ascii="Calibri" w:hAnsi="Calibri" w:cs="Calibri"/>
          <w:i/>
          <w:iCs/>
          <w:noProof/>
          <w:szCs w:val="24"/>
        </w:rPr>
        <w:t>Scientific African</w:t>
      </w:r>
      <w:r w:rsidRPr="00A11813">
        <w:rPr>
          <w:rFonts w:ascii="Calibri" w:hAnsi="Calibri" w:cs="Calibri"/>
          <w:noProof/>
          <w:szCs w:val="24"/>
        </w:rPr>
        <w:t xml:space="preserve">, </w:t>
      </w:r>
      <w:r w:rsidRPr="00A11813">
        <w:rPr>
          <w:rFonts w:ascii="Calibri" w:hAnsi="Calibri" w:cs="Calibri"/>
          <w:i/>
          <w:iCs/>
          <w:noProof/>
          <w:szCs w:val="24"/>
        </w:rPr>
        <w:t>14</w:t>
      </w:r>
      <w:r w:rsidRPr="00A11813">
        <w:rPr>
          <w:rFonts w:ascii="Calibri" w:hAnsi="Calibri" w:cs="Calibri"/>
          <w:noProof/>
          <w:szCs w:val="24"/>
        </w:rPr>
        <w:t>, 1–8. https://doi.org/10.1016/j.sciaf.2021.e01054</w:t>
      </w:r>
    </w:p>
    <w:p w14:paraId="4FBD0B54" w14:textId="77777777" w:rsidR="00F832C0" w:rsidRPr="00A11813" w:rsidRDefault="00F832C0" w:rsidP="00F832C0">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deyemi, B., &amp; Ogodo, S. O. (2024). Refractivity Gradient Variations and Intertropical Discontinuities Across Nigeria. </w:t>
      </w:r>
      <w:r w:rsidRPr="00A11813">
        <w:rPr>
          <w:rFonts w:ascii="Calibri" w:hAnsi="Calibri" w:cs="Calibri"/>
          <w:i/>
          <w:iCs/>
          <w:noProof/>
          <w:szCs w:val="24"/>
        </w:rPr>
        <w:t>INTERNATIONAL ASTRONOMY AND ASTROPHYSICS RESEARCH</w:t>
      </w:r>
      <w:r w:rsidRPr="00A11813">
        <w:rPr>
          <w:rFonts w:ascii="Calibri" w:hAnsi="Calibri" w:cs="Calibri"/>
          <w:noProof/>
          <w:szCs w:val="24"/>
        </w:rPr>
        <w:t xml:space="preserve">, </w:t>
      </w:r>
      <w:r w:rsidRPr="00A11813">
        <w:rPr>
          <w:rFonts w:ascii="Calibri" w:hAnsi="Calibri" w:cs="Calibri"/>
          <w:i/>
          <w:iCs/>
          <w:noProof/>
          <w:szCs w:val="24"/>
        </w:rPr>
        <w:t>6</w:t>
      </w:r>
      <w:r w:rsidRPr="00A11813">
        <w:rPr>
          <w:rFonts w:ascii="Calibri" w:hAnsi="Calibri" w:cs="Calibri"/>
          <w:noProof/>
          <w:szCs w:val="24"/>
        </w:rPr>
        <w:t>(1), 5–17.</w:t>
      </w:r>
    </w:p>
    <w:p w14:paraId="226863E5" w14:textId="77777777" w:rsidR="00F832C0" w:rsidRPr="00A11813" w:rsidRDefault="00F832C0" w:rsidP="00F832C0">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A11813">
        <w:rPr>
          <w:rFonts w:ascii="Calibri" w:hAnsi="Calibri" w:cs="Calibri"/>
          <w:i/>
          <w:iCs/>
          <w:noProof/>
          <w:szCs w:val="24"/>
        </w:rPr>
        <w:t>FUDMA Journal Of Sciences</w:t>
      </w:r>
      <w:r w:rsidRPr="00A11813">
        <w:rPr>
          <w:rFonts w:ascii="Calibri" w:hAnsi="Calibri" w:cs="Calibri"/>
          <w:noProof/>
          <w:szCs w:val="24"/>
        </w:rPr>
        <w:t xml:space="preserve">, </w:t>
      </w:r>
      <w:r w:rsidRPr="00A11813">
        <w:rPr>
          <w:rFonts w:ascii="Calibri" w:hAnsi="Calibri" w:cs="Calibri"/>
          <w:i/>
          <w:iCs/>
          <w:noProof/>
          <w:szCs w:val="24"/>
        </w:rPr>
        <w:t>8</w:t>
      </w:r>
      <w:r w:rsidRPr="00A11813">
        <w:rPr>
          <w:rFonts w:ascii="Calibri" w:hAnsi="Calibri" w:cs="Calibri"/>
          <w:noProof/>
          <w:szCs w:val="24"/>
        </w:rPr>
        <w:t>(2), 306–314.</w:t>
      </w:r>
    </w:p>
    <w:p w14:paraId="19CD1286" w14:textId="77777777" w:rsidR="00F832C0" w:rsidRPr="00A11813" w:rsidRDefault="00F832C0" w:rsidP="00F832C0">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p; Lliyasu, M. . (2017). Estimation of Tropospheric Radio Refractivity and Its Variation with Estimation of Tropospheric Radio Refractivity and Its Variation with Meteorological Parameters over Ikeja , Nigeria. </w:t>
      </w:r>
      <w:r w:rsidRPr="00A11813">
        <w:rPr>
          <w:rFonts w:ascii="Calibri" w:hAnsi="Calibri" w:cs="Calibri"/>
          <w:i/>
          <w:iCs/>
          <w:noProof/>
          <w:szCs w:val="24"/>
        </w:rPr>
        <w:t>Journal of Geography, Environment and Earth Science International</w:t>
      </w:r>
      <w:r w:rsidRPr="00A11813">
        <w:rPr>
          <w:rFonts w:ascii="Calibri" w:hAnsi="Calibri" w:cs="Calibri"/>
          <w:noProof/>
          <w:szCs w:val="24"/>
        </w:rPr>
        <w:t xml:space="preserve">, </w:t>
      </w:r>
      <w:r w:rsidRPr="00A11813">
        <w:rPr>
          <w:rFonts w:ascii="Calibri" w:hAnsi="Calibri" w:cs="Calibri"/>
          <w:i/>
          <w:iCs/>
          <w:noProof/>
          <w:szCs w:val="24"/>
        </w:rPr>
        <w:t>10</w:t>
      </w:r>
      <w:r w:rsidRPr="00A11813">
        <w:rPr>
          <w:rFonts w:ascii="Calibri" w:hAnsi="Calibri" w:cs="Calibri"/>
          <w:noProof/>
          <w:szCs w:val="24"/>
        </w:rPr>
        <w:t>(1), 1–12. https://doi.org/10.9734/JGEESI/2017/32534</w:t>
      </w:r>
    </w:p>
    <w:p w14:paraId="6B4C5959" w14:textId="77777777" w:rsidR="00F832C0" w:rsidRPr="00A11813" w:rsidRDefault="00F832C0" w:rsidP="00F832C0">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Bello, G. (2024). Assessment of Tropospheric Radio Refractivity and its Variation with Climatic Variables in the Guinea Savannah Region of Nigeria Abstract : </w:t>
      </w:r>
      <w:r w:rsidRPr="00A11813">
        <w:rPr>
          <w:rFonts w:ascii="Calibri" w:hAnsi="Calibri" w:cs="Calibri"/>
          <w:i/>
          <w:iCs/>
          <w:noProof/>
          <w:szCs w:val="24"/>
        </w:rPr>
        <w:t>EUROPEAN JOURNAL OF THEORETICAL AND APPLIED SCIENCES</w:t>
      </w:r>
      <w:r w:rsidRPr="00A11813">
        <w:rPr>
          <w:rFonts w:ascii="Calibri" w:hAnsi="Calibri" w:cs="Calibri"/>
          <w:noProof/>
          <w:szCs w:val="24"/>
        </w:rPr>
        <w:t xml:space="preserve">, </w:t>
      </w:r>
      <w:r w:rsidRPr="00A11813">
        <w:rPr>
          <w:rFonts w:ascii="Calibri" w:hAnsi="Calibri" w:cs="Calibri"/>
          <w:i/>
          <w:iCs/>
          <w:noProof/>
          <w:szCs w:val="24"/>
        </w:rPr>
        <w:t>2</w:t>
      </w:r>
      <w:r w:rsidRPr="00A11813">
        <w:rPr>
          <w:rFonts w:ascii="Calibri" w:hAnsi="Calibri" w:cs="Calibri"/>
          <w:noProof/>
          <w:szCs w:val="24"/>
        </w:rPr>
        <w:t>(3), 89–104. https://doi.org/10.59324/ejtas.2024.2(3).10</w:t>
      </w:r>
    </w:p>
    <w:p w14:paraId="6B0C8DC9" w14:textId="77777777" w:rsidR="00F832C0" w:rsidRPr="00A11813" w:rsidRDefault="00F832C0" w:rsidP="00F832C0">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M Idris, I Nouhou, MI Iliyasu, AO Aina, MJ Abdulsalami Ohaji, D. A. and M. (2024). Estimation and Investigation of the Variability of Tropospheric Radio Refractivity and Radio Field Strength over Accra ,. </w:t>
      </w:r>
      <w:r w:rsidRPr="00A11813">
        <w:rPr>
          <w:rFonts w:ascii="Calibri" w:hAnsi="Calibri" w:cs="Calibri"/>
          <w:i/>
          <w:iCs/>
          <w:noProof/>
          <w:szCs w:val="24"/>
        </w:rPr>
        <w:t>HSOA Journal Of Atmosopheric And Earth Science</w:t>
      </w:r>
      <w:r w:rsidRPr="00A11813">
        <w:rPr>
          <w:rFonts w:ascii="Calibri" w:hAnsi="Calibri" w:cs="Calibri"/>
          <w:noProof/>
          <w:szCs w:val="24"/>
        </w:rPr>
        <w:t xml:space="preserve">, </w:t>
      </w:r>
      <w:r w:rsidRPr="00A11813">
        <w:rPr>
          <w:rFonts w:ascii="Calibri" w:hAnsi="Calibri" w:cs="Calibri"/>
          <w:i/>
          <w:iCs/>
          <w:noProof/>
          <w:szCs w:val="24"/>
        </w:rPr>
        <w:t>5</w:t>
      </w:r>
      <w:r w:rsidRPr="00A11813">
        <w:rPr>
          <w:rFonts w:ascii="Calibri" w:hAnsi="Calibri" w:cs="Calibri"/>
          <w:noProof/>
          <w:szCs w:val="24"/>
        </w:rPr>
        <w:t>(1), 1–9. https://doi.org/10.24966/AES-8780/100026</w:t>
      </w:r>
    </w:p>
    <w:p w14:paraId="5BA84BEF" w14:textId="77777777" w:rsidR="00F832C0" w:rsidRPr="00A11813" w:rsidRDefault="00F832C0" w:rsidP="00F832C0">
      <w:pPr>
        <w:widowControl w:val="0"/>
        <w:autoSpaceDE w:val="0"/>
        <w:autoSpaceDN w:val="0"/>
        <w:adjustRightInd w:val="0"/>
        <w:spacing w:line="240" w:lineRule="auto"/>
        <w:ind w:left="480" w:hanging="480"/>
        <w:rPr>
          <w:rFonts w:ascii="Calibri" w:hAnsi="Calibri" w:cs="Calibri"/>
          <w:noProof/>
        </w:rPr>
      </w:pPr>
      <w:r w:rsidRPr="00A11813">
        <w:rPr>
          <w:rFonts w:ascii="Calibri" w:hAnsi="Calibri" w:cs="Calibri"/>
          <w:noProof/>
          <w:szCs w:val="24"/>
        </w:rPr>
        <w:t xml:space="preserve">Oku, D. E., Joseph, A., &amp; Obot, E. P. (2016). SEASONAL TROPOSPHERIC RADIO REFRACTIVITY VARIATION IN CALABAR , SEASONAL TROPOSPHERIC RADIO REFRACTIVITY VARIATION IN CALABAR , CROSS RIVER STATE , NIGERIA. </w:t>
      </w:r>
      <w:r w:rsidRPr="00A11813">
        <w:rPr>
          <w:rFonts w:ascii="Calibri" w:hAnsi="Calibri" w:cs="Calibri"/>
          <w:i/>
          <w:iCs/>
          <w:noProof/>
          <w:szCs w:val="24"/>
        </w:rPr>
        <w:t>AMERICAN INTERNATIONAL JOURNAL OF RESEARCH IN FORMAL, APPLIED AND NATURAL SCIENCES</w:t>
      </w:r>
      <w:r w:rsidRPr="00A11813">
        <w:rPr>
          <w:rFonts w:ascii="Calibri" w:hAnsi="Calibri" w:cs="Calibri"/>
          <w:noProof/>
          <w:szCs w:val="24"/>
        </w:rPr>
        <w:t>, 14–17.</w:t>
      </w:r>
    </w:p>
    <w:p w14:paraId="6275E9A9" w14:textId="77777777" w:rsidR="00F832C0" w:rsidRDefault="00F832C0" w:rsidP="00F832C0">
      <w:r>
        <w:fldChar w:fldCharType="end"/>
      </w:r>
    </w:p>
    <w:p w14:paraId="6091F06E" w14:textId="77777777" w:rsidR="00F832C0" w:rsidRDefault="00F832C0" w:rsidP="00F832C0"/>
    <w:p w14:paraId="59C18559" w14:textId="77777777" w:rsidR="00F832C0" w:rsidRDefault="00F832C0" w:rsidP="00F832C0"/>
    <w:p w14:paraId="70259BEB" w14:textId="77777777" w:rsidR="00F832C0" w:rsidRDefault="00F832C0" w:rsidP="00F832C0"/>
    <w:p w14:paraId="6DDB787C" w14:textId="77777777" w:rsidR="00F832C0" w:rsidRDefault="00F832C0" w:rsidP="00F832C0"/>
    <w:p w14:paraId="17AA1F77" w14:textId="77777777" w:rsidR="00F832C0" w:rsidRDefault="00F832C0" w:rsidP="00F832C0"/>
    <w:p w14:paraId="7485D9CA" w14:textId="77777777" w:rsidR="00F832C0" w:rsidRDefault="00F832C0" w:rsidP="00F832C0"/>
    <w:p w14:paraId="4E01181D" w14:textId="77777777" w:rsidR="00F832C0" w:rsidRPr="000A3852" w:rsidRDefault="00F832C0" w:rsidP="00F832C0">
      <w:pPr>
        <w:jc w:val="center"/>
        <w:rPr>
          <w:sz w:val="20"/>
          <w:szCs w:val="20"/>
        </w:rPr>
      </w:pPr>
    </w:p>
    <w:p w14:paraId="11D52EA7" w14:textId="5D804D1B" w:rsidR="006E4D01" w:rsidRPr="00F832C0" w:rsidRDefault="00F832C0" w:rsidP="00F832C0">
      <w:pPr>
        <w:jc w:val="center"/>
        <w:rPr>
          <w:sz w:val="20"/>
          <w:szCs w:val="20"/>
        </w:rPr>
      </w:pPr>
      <w:r w:rsidRPr="000A3852">
        <w:rPr>
          <w:sz w:val="20"/>
          <w:szCs w:val="20"/>
        </w:rPr>
        <w:t>13</w:t>
      </w:r>
    </w:p>
    <w:sectPr w:rsidR="006E4D01" w:rsidRPr="00F832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B72DD"/>
    <w:multiLevelType w:val="multilevel"/>
    <w:tmpl w:val="BEDCA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014253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832C0"/>
    <w:rsid w:val="005223B9"/>
    <w:rsid w:val="00591F2D"/>
    <w:rsid w:val="006E4D01"/>
    <w:rsid w:val="007C18E5"/>
    <w:rsid w:val="00BD06F1"/>
    <w:rsid w:val="00CC4C56"/>
    <w:rsid w:val="00F01877"/>
    <w:rsid w:val="00F832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4F8108"/>
  <w15:chartTrackingRefBased/>
  <w15:docId w15:val="{B57B94AD-AB41-4B7D-A505-C7C4B034A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32C0"/>
    <w:rPr>
      <w:kern w:val="0"/>
    </w:rPr>
  </w:style>
  <w:style w:type="paragraph" w:styleId="Heading3">
    <w:name w:val="heading 3"/>
    <w:basedOn w:val="Normal"/>
    <w:link w:val="Heading3Char"/>
    <w:uiPriority w:val="9"/>
    <w:qFormat/>
    <w:rsid w:val="00F832C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832C0"/>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F832C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832C0"/>
    <w:rPr>
      <w:b/>
      <w:bCs/>
    </w:rPr>
  </w:style>
  <w:style w:type="paragraph" w:styleId="NoSpacing">
    <w:name w:val="No Spacing"/>
    <w:uiPriority w:val="1"/>
    <w:qFormat/>
    <w:rsid w:val="00F832C0"/>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FSV CHART'!$B$2:$B$11</c:f>
              <c:numCache>
                <c:formatCode>General</c:formatCode>
                <c:ptCount val="10"/>
                <c:pt idx="0">
                  <c:v>2.9694750000000001</c:v>
                </c:pt>
                <c:pt idx="1">
                  <c:v>5.3476080000000001</c:v>
                </c:pt>
                <c:pt idx="2">
                  <c:v>8.022729</c:v>
                </c:pt>
                <c:pt idx="3">
                  <c:v>5.5784399999999996</c:v>
                </c:pt>
                <c:pt idx="4">
                  <c:v>2.3000250000000002</c:v>
                </c:pt>
                <c:pt idx="5">
                  <c:v>1.1072409999999999</c:v>
                </c:pt>
                <c:pt idx="6">
                  <c:v>4.307124</c:v>
                </c:pt>
                <c:pt idx="7">
                  <c:v>5.8943159999999999</c:v>
                </c:pt>
                <c:pt idx="8">
                  <c:v>2.968801</c:v>
                </c:pt>
                <c:pt idx="9">
                  <c:v>5.1997619999999998</c:v>
                </c:pt>
              </c:numCache>
            </c:numRef>
          </c:val>
          <c:smooth val="0"/>
          <c:extLst>
            <c:ext xmlns:c16="http://schemas.microsoft.com/office/drawing/2014/chart" uri="{C3380CC4-5D6E-409C-BE32-E72D297353CC}">
              <c16:uniqueId val="{00000000-885A-43F2-A8E9-33A82E1E232E}"/>
            </c:ext>
          </c:extLst>
        </c:ser>
        <c:dLbls>
          <c:showLegendKey val="0"/>
          <c:showVal val="0"/>
          <c:showCatName val="0"/>
          <c:showSerName val="0"/>
          <c:showPercent val="0"/>
          <c:showBubbleSize val="0"/>
        </c:dLbls>
        <c:marker val="1"/>
        <c:smooth val="0"/>
        <c:axId val="231957888"/>
        <c:axId val="231961024"/>
      </c:lineChart>
      <c:catAx>
        <c:axId val="231957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61024"/>
        <c:crosses val="autoZero"/>
        <c:auto val="1"/>
        <c:lblAlgn val="ctr"/>
        <c:lblOffset val="100"/>
        <c:noMultiLvlLbl val="0"/>
      </c:catAx>
      <c:valAx>
        <c:axId val="231961024"/>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57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OSUBI.xlsx]MONTHLY N'!$Q$3:$Q$13</c:f>
              <c:strCache>
                <c:ptCount val="11"/>
                <c:pt idx="0">
                  <c:v>FEB</c:v>
                </c:pt>
                <c:pt idx="1">
                  <c:v>MAR</c:v>
                </c:pt>
                <c:pt idx="2">
                  <c:v>APR</c:v>
                </c:pt>
                <c:pt idx="3">
                  <c:v>MAY</c:v>
                </c:pt>
                <c:pt idx="4">
                  <c:v>JUN</c:v>
                </c:pt>
                <c:pt idx="5">
                  <c:v>JUL</c:v>
                </c:pt>
                <c:pt idx="6">
                  <c:v>AUG</c:v>
                </c:pt>
                <c:pt idx="7">
                  <c:v>SEP</c:v>
                </c:pt>
                <c:pt idx="8">
                  <c:v>OCT</c:v>
                </c:pt>
                <c:pt idx="9">
                  <c:v>NOV</c:v>
                </c:pt>
                <c:pt idx="10">
                  <c:v>DEC</c:v>
                </c:pt>
              </c:strCache>
            </c:strRef>
          </c:cat>
          <c:val>
            <c:numRef>
              <c:f>'[MONTHLY OSUBI.xlsx]MONTHLY N'!$R$3:$R$13</c:f>
              <c:numCache>
                <c:formatCode>General</c:formatCode>
                <c:ptCount val="11"/>
                <c:pt idx="0">
                  <c:v>451.41449999999998</c:v>
                </c:pt>
                <c:pt idx="1">
                  <c:v>459.10050000000001</c:v>
                </c:pt>
                <c:pt idx="2">
                  <c:v>459.7072</c:v>
                </c:pt>
                <c:pt idx="3">
                  <c:v>459.8449</c:v>
                </c:pt>
                <c:pt idx="4">
                  <c:v>457.1694</c:v>
                </c:pt>
                <c:pt idx="5">
                  <c:v>454.45589999999999</c:v>
                </c:pt>
                <c:pt idx="6">
                  <c:v>453.09890000000001</c:v>
                </c:pt>
                <c:pt idx="7">
                  <c:v>455.8229</c:v>
                </c:pt>
                <c:pt idx="8">
                  <c:v>457.01510000000002</c:v>
                </c:pt>
                <c:pt idx="9">
                  <c:v>457.08269999999999</c:v>
                </c:pt>
                <c:pt idx="10">
                  <c:v>446.39069999999998</c:v>
                </c:pt>
              </c:numCache>
            </c:numRef>
          </c:val>
          <c:smooth val="0"/>
          <c:extLst>
            <c:ext xmlns:c16="http://schemas.microsoft.com/office/drawing/2014/chart" uri="{C3380CC4-5D6E-409C-BE32-E72D297353CC}">
              <c16:uniqueId val="{00000000-E5B1-46E5-8476-EE9FF0D88483}"/>
            </c:ext>
          </c:extLst>
        </c:ser>
        <c:dLbls>
          <c:showLegendKey val="0"/>
          <c:showVal val="0"/>
          <c:showCatName val="0"/>
          <c:showSerName val="0"/>
          <c:showPercent val="0"/>
          <c:showBubbleSize val="0"/>
        </c:dLbls>
        <c:marker val="1"/>
        <c:smooth val="0"/>
        <c:axId val="264041176"/>
        <c:axId val="264043528"/>
      </c:lineChart>
      <c:catAx>
        <c:axId val="264041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auto val="1"/>
        <c:lblAlgn val="ctr"/>
        <c:lblOffset val="100"/>
        <c:noMultiLvlLbl val="0"/>
      </c:catAx>
      <c:valAx>
        <c:axId val="264043528"/>
        <c:scaling>
          <c:orientation val="minMax"/>
          <c:min val="44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 REFRACTIV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11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YEARLY N'!$B$2:$B$11</c:f>
              <c:numCache>
                <c:formatCode>General</c:formatCode>
                <c:ptCount val="10"/>
                <c:pt idx="0">
                  <c:v>371.98970000000003</c:v>
                </c:pt>
                <c:pt idx="1">
                  <c:v>1286.2280000000001</c:v>
                </c:pt>
                <c:pt idx="2">
                  <c:v>369.22620000000001</c:v>
                </c:pt>
                <c:pt idx="3">
                  <c:v>373.32400000000001</c:v>
                </c:pt>
                <c:pt idx="4">
                  <c:v>374.64100000000002</c:v>
                </c:pt>
                <c:pt idx="5">
                  <c:v>278.42759999999998</c:v>
                </c:pt>
                <c:pt idx="6">
                  <c:v>373.93389999999999</c:v>
                </c:pt>
                <c:pt idx="7">
                  <c:v>372.387</c:v>
                </c:pt>
                <c:pt idx="8">
                  <c:v>374.42489999999998</c:v>
                </c:pt>
                <c:pt idx="9">
                  <c:v>370.93959999999998</c:v>
                </c:pt>
              </c:numCache>
            </c:numRef>
          </c:val>
          <c:smooth val="0"/>
          <c:extLst>
            <c:ext xmlns:c16="http://schemas.microsoft.com/office/drawing/2014/chart" uri="{C3380CC4-5D6E-409C-BE32-E72D297353CC}">
              <c16:uniqueId val="{00000000-CE3E-453F-89CA-9A5D35277E91}"/>
            </c:ext>
          </c:extLst>
        </c:ser>
        <c:dLbls>
          <c:showLegendKey val="0"/>
          <c:showVal val="0"/>
          <c:showCatName val="0"/>
          <c:showSerName val="0"/>
          <c:showPercent val="0"/>
          <c:showBubbleSize val="0"/>
        </c:dLbls>
        <c:marker val="1"/>
        <c:smooth val="0"/>
        <c:axId val="343018112"/>
        <c:axId val="343017720"/>
      </c:lineChart>
      <c:catAx>
        <c:axId val="343018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017720"/>
        <c:crosses val="autoZero"/>
        <c:auto val="1"/>
        <c:lblAlgn val="ctr"/>
        <c:lblOffset val="100"/>
        <c:noMultiLvlLbl val="0"/>
      </c:catAx>
      <c:valAx>
        <c:axId val="343017720"/>
        <c:scaling>
          <c:orientation val="minMax"/>
          <c:min val="2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018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CFDFA-2A1E-47E2-A14C-FA03F6435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9</Pages>
  <Words>5344</Words>
  <Characters>30467</Characters>
  <Application>Microsoft Office Word</Application>
  <DocSecurity>0</DocSecurity>
  <Lines>253</Lines>
  <Paragraphs>71</Paragraphs>
  <ScaleCrop>false</ScaleCrop>
  <Company/>
  <LinksUpToDate>false</LinksUpToDate>
  <CharactersWithSpaces>35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3</cp:revision>
  <dcterms:created xsi:type="dcterms:W3CDTF">2025-08-06T23:57:00Z</dcterms:created>
  <dcterms:modified xsi:type="dcterms:W3CDTF">2025-08-07T16:08:00Z</dcterms:modified>
</cp:coreProperties>
</file>